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8565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59"/>
        <w:gridCol w:w="2013"/>
        <w:gridCol w:w="1993"/>
      </w:tblGrid>
      <w:tr w:rsidR="00562197" w:rsidRPr="00D777B4" w14:paraId="11B83B2D" w14:textId="77777777" w:rsidTr="0091518F">
        <w:trPr>
          <w:trHeight w:val="513"/>
        </w:trPr>
        <w:tc>
          <w:tcPr>
            <w:tcW w:w="4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A27FFE7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bookmarkStart w:id="0" w:name="_GoBack"/>
            <w:bookmarkEnd w:id="0"/>
            <w:r w:rsidRPr="00D777B4">
              <w:rPr>
                <w:rFonts w:ascii="Arial" w:hAnsi="Arial" w:cs="Arial"/>
                <w:b/>
                <w:bCs/>
                <w:sz w:val="24"/>
                <w:szCs w:val="24"/>
              </w:rPr>
              <w:t>Expenses (USD)</w:t>
            </w:r>
          </w:p>
        </w:tc>
        <w:tc>
          <w:tcPr>
            <w:tcW w:w="20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B912C97" w14:textId="45A1A014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D777B4">
              <w:rPr>
                <w:rFonts w:ascii="Arial" w:hAnsi="Arial" w:cs="Arial"/>
                <w:b/>
                <w:bCs/>
                <w:sz w:val="24"/>
                <w:szCs w:val="24"/>
              </w:rPr>
              <w:t>Sugar Bait</w:t>
            </w:r>
          </w:p>
        </w:tc>
        <w:tc>
          <w:tcPr>
            <w:tcW w:w="19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B68775F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proofErr w:type="spellStart"/>
            <w:r w:rsidRPr="00D777B4">
              <w:rPr>
                <w:rFonts w:ascii="Arial" w:hAnsi="Arial" w:cs="Arial"/>
                <w:b/>
                <w:bCs/>
                <w:sz w:val="24"/>
                <w:szCs w:val="24"/>
              </w:rPr>
              <w:t>Trap</w:t>
            </w:r>
            <w:r w:rsidRPr="00D777B4"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562197" w:rsidRPr="00D777B4" w14:paraId="5ED0E9F3" w14:textId="77777777" w:rsidTr="0091518F">
        <w:trPr>
          <w:trHeight w:val="584"/>
        </w:trPr>
        <w:tc>
          <w:tcPr>
            <w:tcW w:w="4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3C2E1A5" w14:textId="6486E732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bCs/>
                <w:sz w:val="24"/>
                <w:szCs w:val="24"/>
              </w:rPr>
              <w:t>Maintenance</w:t>
            </w:r>
          </w:p>
        </w:tc>
        <w:tc>
          <w:tcPr>
            <w:tcW w:w="20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576EE7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2.00</w:t>
            </w:r>
          </w:p>
        </w:tc>
        <w:tc>
          <w:tcPr>
            <w:tcW w:w="19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466657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4.00</w:t>
            </w:r>
          </w:p>
        </w:tc>
      </w:tr>
      <w:tr w:rsidR="00562197" w:rsidRPr="00D777B4" w14:paraId="1A7A29DF" w14:textId="77777777" w:rsidTr="0091518F">
        <w:trPr>
          <w:trHeight w:val="584"/>
        </w:trPr>
        <w:tc>
          <w:tcPr>
            <w:tcW w:w="4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FAC0106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bCs/>
                <w:sz w:val="24"/>
                <w:szCs w:val="24"/>
              </w:rPr>
              <w:t>Collections</w:t>
            </w:r>
          </w:p>
        </w:tc>
        <w:tc>
          <w:tcPr>
            <w:tcW w:w="20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4AFEC50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17.00</w:t>
            </w:r>
          </w:p>
        </w:tc>
        <w:tc>
          <w:tcPr>
            <w:tcW w:w="19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C09AE8C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17.00</w:t>
            </w:r>
          </w:p>
        </w:tc>
      </w:tr>
      <w:tr w:rsidR="00562197" w:rsidRPr="00D777B4" w14:paraId="18CF598B" w14:textId="77777777" w:rsidTr="0091518F">
        <w:trPr>
          <w:trHeight w:val="584"/>
        </w:trPr>
        <w:tc>
          <w:tcPr>
            <w:tcW w:w="4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A510F9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bCs/>
                <w:sz w:val="24"/>
                <w:szCs w:val="24"/>
              </w:rPr>
              <w:t>Preparation of samples</w:t>
            </w:r>
          </w:p>
        </w:tc>
        <w:tc>
          <w:tcPr>
            <w:tcW w:w="20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890CCD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0.60</w:t>
            </w:r>
          </w:p>
        </w:tc>
        <w:tc>
          <w:tcPr>
            <w:tcW w:w="19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2BD0757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6.00</w:t>
            </w:r>
          </w:p>
        </w:tc>
      </w:tr>
      <w:tr w:rsidR="00562197" w:rsidRPr="00D777B4" w14:paraId="55129FD1" w14:textId="77777777" w:rsidTr="0091518F">
        <w:trPr>
          <w:trHeight w:val="584"/>
        </w:trPr>
        <w:tc>
          <w:tcPr>
            <w:tcW w:w="4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AAE12A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bCs/>
                <w:sz w:val="24"/>
                <w:szCs w:val="24"/>
              </w:rPr>
              <w:t>Shipping</w:t>
            </w:r>
          </w:p>
        </w:tc>
        <w:tc>
          <w:tcPr>
            <w:tcW w:w="20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78D06E2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0.00</w:t>
            </w:r>
          </w:p>
        </w:tc>
        <w:tc>
          <w:tcPr>
            <w:tcW w:w="19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4E0B42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5.00</w:t>
            </w:r>
          </w:p>
        </w:tc>
      </w:tr>
      <w:tr w:rsidR="00562197" w:rsidRPr="00D777B4" w14:paraId="3412F887" w14:textId="77777777" w:rsidTr="0091518F">
        <w:trPr>
          <w:trHeight w:val="584"/>
        </w:trPr>
        <w:tc>
          <w:tcPr>
            <w:tcW w:w="4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8A01A6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bCs/>
                <w:sz w:val="24"/>
                <w:szCs w:val="24"/>
              </w:rPr>
              <w:t>Lab testing per unit</w:t>
            </w:r>
          </w:p>
        </w:tc>
        <w:tc>
          <w:tcPr>
            <w:tcW w:w="20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6E0649" w14:textId="2017F89D" w:rsidR="00B25F77" w:rsidRPr="00D777B4" w:rsidRDefault="001F37A8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0.00</w:t>
            </w:r>
          </w:p>
        </w:tc>
        <w:tc>
          <w:tcPr>
            <w:tcW w:w="19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2F3F537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40.00</w:t>
            </w:r>
          </w:p>
        </w:tc>
      </w:tr>
      <w:tr w:rsidR="00562197" w:rsidRPr="00D777B4" w14:paraId="5D5D781B" w14:textId="77777777" w:rsidTr="0091518F">
        <w:trPr>
          <w:trHeight w:val="541"/>
        </w:trPr>
        <w:tc>
          <w:tcPr>
            <w:tcW w:w="4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6D519B3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bCs/>
                <w:sz w:val="24"/>
                <w:szCs w:val="24"/>
              </w:rPr>
              <w:t>Average cost per unit</w:t>
            </w:r>
          </w:p>
        </w:tc>
        <w:tc>
          <w:tcPr>
            <w:tcW w:w="201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847CCE1" w14:textId="52A9744E" w:rsidR="00B25F77" w:rsidRPr="00D777B4" w:rsidRDefault="001F37A8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2.00</w:t>
            </w:r>
          </w:p>
        </w:tc>
        <w:tc>
          <w:tcPr>
            <w:tcW w:w="19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8BC050" w14:textId="77777777" w:rsidR="00B25F77" w:rsidRPr="00D777B4" w:rsidRDefault="00562197" w:rsidP="0091518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D777B4">
              <w:rPr>
                <w:rFonts w:ascii="Arial" w:hAnsi="Arial" w:cs="Arial"/>
                <w:sz w:val="24"/>
                <w:szCs w:val="24"/>
              </w:rPr>
              <w:t>72.00</w:t>
            </w:r>
          </w:p>
        </w:tc>
      </w:tr>
    </w:tbl>
    <w:p w14:paraId="44970936" w14:textId="77777777" w:rsidR="004B6B0E" w:rsidRDefault="004B6B0E" w:rsidP="00E81D87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14:paraId="66A97606" w14:textId="237A996C" w:rsidR="004B6B0E" w:rsidRDefault="00C46730" w:rsidP="00E81D87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ry</w:t>
      </w:r>
      <w:r w:rsidR="00ED6F00">
        <w:rPr>
          <w:rFonts w:ascii="Arial" w:hAnsi="Arial" w:cs="Arial"/>
          <w:b/>
          <w:sz w:val="24"/>
          <w:szCs w:val="24"/>
        </w:rPr>
        <w:t xml:space="preserve"> Table </w:t>
      </w:r>
      <w:r w:rsidR="001A7127">
        <w:rPr>
          <w:rFonts w:ascii="Arial" w:hAnsi="Arial" w:cs="Arial"/>
          <w:b/>
          <w:sz w:val="24"/>
          <w:szCs w:val="24"/>
        </w:rPr>
        <w:t>1</w:t>
      </w:r>
      <w:r w:rsidR="00ED6F00" w:rsidRPr="00562197">
        <w:rPr>
          <w:rFonts w:ascii="Arial" w:hAnsi="Arial" w:cs="Arial"/>
          <w:b/>
          <w:sz w:val="24"/>
          <w:szCs w:val="24"/>
        </w:rPr>
        <w:t xml:space="preserve">: </w:t>
      </w:r>
      <w:r w:rsidR="00ED6F00">
        <w:rPr>
          <w:rFonts w:ascii="Arial" w:hAnsi="Arial" w:cs="Arial"/>
          <w:b/>
          <w:sz w:val="24"/>
          <w:szCs w:val="24"/>
        </w:rPr>
        <w:t xml:space="preserve">Cost </w:t>
      </w:r>
      <w:r w:rsidR="00D777B4">
        <w:rPr>
          <w:rFonts w:ascii="Arial" w:hAnsi="Arial" w:cs="Arial"/>
          <w:b/>
          <w:sz w:val="24"/>
          <w:szCs w:val="24"/>
        </w:rPr>
        <w:t>c</w:t>
      </w:r>
      <w:r w:rsidR="00ED6F00">
        <w:rPr>
          <w:rFonts w:ascii="Arial" w:hAnsi="Arial" w:cs="Arial"/>
          <w:b/>
          <w:sz w:val="24"/>
          <w:szCs w:val="24"/>
        </w:rPr>
        <w:t xml:space="preserve">omparison of </w:t>
      </w:r>
      <w:r w:rsidR="00D777B4">
        <w:rPr>
          <w:rFonts w:ascii="Arial" w:hAnsi="Arial" w:cs="Arial"/>
          <w:b/>
          <w:sz w:val="24"/>
          <w:szCs w:val="24"/>
        </w:rPr>
        <w:t xml:space="preserve">operating </w:t>
      </w:r>
      <w:r w:rsidR="00ED6F00">
        <w:rPr>
          <w:rFonts w:ascii="Arial" w:hAnsi="Arial" w:cs="Arial"/>
          <w:b/>
          <w:sz w:val="24"/>
          <w:szCs w:val="24"/>
        </w:rPr>
        <w:t>an</w:t>
      </w:r>
      <w:r w:rsidR="00ED6F00" w:rsidRPr="00562197">
        <w:rPr>
          <w:rFonts w:ascii="Arial" w:hAnsi="Arial" w:cs="Arial"/>
          <w:b/>
          <w:sz w:val="24"/>
          <w:szCs w:val="24"/>
        </w:rPr>
        <w:t xml:space="preserve"> </w:t>
      </w:r>
      <w:r w:rsidR="00D777B4">
        <w:rPr>
          <w:rFonts w:ascii="Arial" w:hAnsi="Arial" w:cs="Arial"/>
          <w:b/>
          <w:sz w:val="24"/>
          <w:szCs w:val="24"/>
        </w:rPr>
        <w:t>i</w:t>
      </w:r>
      <w:r w:rsidR="00ED6F00">
        <w:rPr>
          <w:rFonts w:ascii="Arial" w:hAnsi="Arial" w:cs="Arial"/>
          <w:b/>
          <w:sz w:val="24"/>
          <w:szCs w:val="24"/>
        </w:rPr>
        <w:t>ndividual sugar bait</w:t>
      </w:r>
      <w:r w:rsidR="00ED6F00" w:rsidRPr="00562197">
        <w:rPr>
          <w:rFonts w:ascii="Arial" w:hAnsi="Arial" w:cs="Arial"/>
          <w:b/>
          <w:sz w:val="24"/>
          <w:szCs w:val="24"/>
        </w:rPr>
        <w:t xml:space="preserve"> </w:t>
      </w:r>
      <w:r w:rsidR="00ED6F00">
        <w:rPr>
          <w:rFonts w:ascii="Arial" w:hAnsi="Arial" w:cs="Arial"/>
          <w:b/>
          <w:sz w:val="24"/>
          <w:szCs w:val="24"/>
        </w:rPr>
        <w:t xml:space="preserve">versus a carbon dioxide CDC or gravid trap. </w:t>
      </w:r>
      <w:r w:rsidR="00ED6F00">
        <w:rPr>
          <w:rFonts w:ascii="Arial" w:hAnsi="Arial" w:cs="Arial"/>
          <w:sz w:val="24"/>
          <w:szCs w:val="24"/>
        </w:rPr>
        <w:t>Cost estimate c</w:t>
      </w:r>
      <w:r w:rsidR="00ED6F00" w:rsidRPr="00562197">
        <w:rPr>
          <w:rFonts w:ascii="Arial" w:hAnsi="Arial" w:cs="Arial"/>
          <w:sz w:val="24"/>
          <w:szCs w:val="24"/>
        </w:rPr>
        <w:t xml:space="preserve">ategories </w:t>
      </w:r>
      <w:r w:rsidR="00ED6F00">
        <w:rPr>
          <w:rFonts w:ascii="Arial" w:hAnsi="Arial" w:cs="Arial"/>
          <w:sz w:val="24"/>
          <w:szCs w:val="24"/>
        </w:rPr>
        <w:t>are</w:t>
      </w:r>
      <w:r w:rsidR="00ED6F00" w:rsidRPr="00562197">
        <w:rPr>
          <w:rFonts w:ascii="Arial" w:hAnsi="Arial" w:cs="Arial"/>
          <w:sz w:val="24"/>
          <w:szCs w:val="24"/>
        </w:rPr>
        <w:t xml:space="preserve"> from Healy </w:t>
      </w:r>
      <w:r w:rsidR="00ED6F00" w:rsidRPr="00562197">
        <w:rPr>
          <w:rFonts w:ascii="Arial" w:hAnsi="Arial" w:cs="Arial"/>
          <w:i/>
          <w:sz w:val="24"/>
          <w:szCs w:val="24"/>
        </w:rPr>
        <w:t>et al.</w:t>
      </w:r>
      <w:r w:rsidR="00ED6F00">
        <w:rPr>
          <w:rFonts w:ascii="Arial" w:hAnsi="Arial" w:cs="Arial"/>
          <w:i/>
          <w:sz w:val="24"/>
          <w:szCs w:val="24"/>
        </w:rPr>
        <w:t xml:space="preserve"> </w:t>
      </w:r>
      <w:r w:rsidR="00ED6F00" w:rsidRPr="00ED6F00">
        <w:rPr>
          <w:rFonts w:ascii="Arial" w:hAnsi="Arial" w:cs="Arial"/>
          <w:sz w:val="24"/>
          <w:szCs w:val="24"/>
        </w:rPr>
        <w:fldChar w:fldCharType="begin">
          <w:fldData xml:space="preserve">PEVuZE5vdGU+PENpdGU+PEF1dGhvcj5IZWFseTwvQXV0aG9yPjxZZWFyPjIwMTU8L1llYXI+PFJl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</w:fldData>
        </w:fldChar>
      </w:r>
      <w:r w:rsidR="00ED6F00" w:rsidRPr="00ED6F00">
        <w:rPr>
          <w:rFonts w:ascii="Arial" w:hAnsi="Arial" w:cs="Arial"/>
          <w:sz w:val="24"/>
          <w:szCs w:val="24"/>
        </w:rPr>
        <w:instrText xml:space="preserve"> ADDIN EN.CITE </w:instrText>
      </w:r>
      <w:r w:rsidR="00ED6F00" w:rsidRPr="00ED6F00">
        <w:rPr>
          <w:rFonts w:ascii="Arial" w:hAnsi="Arial" w:cs="Arial"/>
          <w:sz w:val="24"/>
          <w:szCs w:val="24"/>
        </w:rPr>
        <w:fldChar w:fldCharType="begin">
          <w:fldData xml:space="preserve">PEVuZE5vdGU+PENpdGU+PEF1dGhvcj5IZWFseTwvQXV0aG9yPjxZZWFyPjIwMTU8L1llYXI+PFJl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</w:fldData>
        </w:fldChar>
      </w:r>
      <w:r w:rsidR="00ED6F00" w:rsidRPr="00ED6F00">
        <w:rPr>
          <w:rFonts w:ascii="Arial" w:hAnsi="Arial" w:cs="Arial"/>
          <w:sz w:val="24"/>
          <w:szCs w:val="24"/>
        </w:rPr>
        <w:instrText xml:space="preserve"> ADDIN EN.CITE.DATA </w:instrText>
      </w:r>
      <w:r w:rsidR="00ED6F00" w:rsidRPr="00ED6F00">
        <w:rPr>
          <w:rFonts w:ascii="Arial" w:hAnsi="Arial" w:cs="Arial"/>
          <w:sz w:val="24"/>
          <w:szCs w:val="24"/>
        </w:rPr>
      </w:r>
      <w:r w:rsidR="00ED6F00" w:rsidRPr="00ED6F00">
        <w:rPr>
          <w:rFonts w:ascii="Arial" w:hAnsi="Arial" w:cs="Arial"/>
          <w:sz w:val="24"/>
          <w:szCs w:val="24"/>
        </w:rPr>
        <w:fldChar w:fldCharType="end"/>
      </w:r>
      <w:r w:rsidR="00ED6F00" w:rsidRPr="00ED6F00">
        <w:rPr>
          <w:rFonts w:ascii="Arial" w:hAnsi="Arial" w:cs="Arial"/>
          <w:sz w:val="24"/>
          <w:szCs w:val="24"/>
        </w:rPr>
      </w:r>
      <w:r w:rsidR="00ED6F00" w:rsidRPr="00ED6F00">
        <w:rPr>
          <w:rFonts w:ascii="Arial" w:hAnsi="Arial" w:cs="Arial"/>
          <w:sz w:val="24"/>
          <w:szCs w:val="24"/>
        </w:rPr>
        <w:fldChar w:fldCharType="separate"/>
      </w:r>
      <w:r w:rsidR="00ED6F00" w:rsidRPr="00ED6F00">
        <w:rPr>
          <w:rFonts w:ascii="Arial" w:hAnsi="Arial" w:cs="Arial"/>
          <w:noProof/>
          <w:sz w:val="24"/>
          <w:szCs w:val="24"/>
        </w:rPr>
        <w:t>(Healy et al. 2015)</w:t>
      </w:r>
      <w:r w:rsidR="00ED6F00" w:rsidRPr="00ED6F00">
        <w:rPr>
          <w:rFonts w:ascii="Arial" w:hAnsi="Arial" w:cs="Arial"/>
          <w:sz w:val="24"/>
          <w:szCs w:val="24"/>
        </w:rPr>
        <w:fldChar w:fldCharType="end"/>
      </w:r>
      <w:r w:rsidR="00ED6F00" w:rsidRPr="00562197">
        <w:rPr>
          <w:rFonts w:ascii="Arial" w:hAnsi="Arial" w:cs="Arial"/>
          <w:sz w:val="24"/>
          <w:szCs w:val="24"/>
        </w:rPr>
        <w:t xml:space="preserve">. Sugar bait station maintenance costs </w:t>
      </w:r>
      <w:r w:rsidR="00ED6F00">
        <w:rPr>
          <w:rFonts w:ascii="Arial" w:hAnsi="Arial" w:cs="Arial"/>
          <w:sz w:val="24"/>
          <w:szCs w:val="24"/>
        </w:rPr>
        <w:t xml:space="preserve">reflect expenses to </w:t>
      </w:r>
      <w:r w:rsidR="00ED6F00" w:rsidRPr="00562197">
        <w:rPr>
          <w:rFonts w:ascii="Arial" w:hAnsi="Arial" w:cs="Arial"/>
          <w:sz w:val="24"/>
          <w:szCs w:val="24"/>
        </w:rPr>
        <w:t xml:space="preserve">construct a new station. </w:t>
      </w:r>
      <w:r w:rsidR="00ED6F00">
        <w:rPr>
          <w:rFonts w:ascii="Arial" w:hAnsi="Arial" w:cs="Arial"/>
          <w:sz w:val="24"/>
          <w:szCs w:val="24"/>
        </w:rPr>
        <w:t>The s</w:t>
      </w:r>
      <w:r w:rsidR="00ED6F00" w:rsidRPr="00562197">
        <w:rPr>
          <w:rFonts w:ascii="Arial" w:hAnsi="Arial" w:cs="Arial"/>
          <w:sz w:val="24"/>
          <w:szCs w:val="24"/>
        </w:rPr>
        <w:t xml:space="preserve">ugar bait collection costs </w:t>
      </w:r>
      <w:r w:rsidR="00ED6F00">
        <w:rPr>
          <w:rFonts w:ascii="Arial" w:hAnsi="Arial" w:cs="Arial"/>
          <w:sz w:val="24"/>
          <w:szCs w:val="24"/>
        </w:rPr>
        <w:t>are the same as for traps</w:t>
      </w:r>
      <w:r w:rsidR="00ED6F00" w:rsidRPr="00562197">
        <w:rPr>
          <w:rFonts w:ascii="Arial" w:hAnsi="Arial" w:cs="Arial"/>
          <w:sz w:val="24"/>
          <w:szCs w:val="24"/>
        </w:rPr>
        <w:t xml:space="preserve"> </w:t>
      </w:r>
      <w:r w:rsidR="00ED6F00">
        <w:rPr>
          <w:rFonts w:ascii="Arial" w:hAnsi="Arial" w:cs="Arial"/>
          <w:sz w:val="24"/>
          <w:szCs w:val="24"/>
        </w:rPr>
        <w:t>since the</w:t>
      </w:r>
      <w:r w:rsidR="00ED6F00" w:rsidRPr="00562197">
        <w:rPr>
          <w:rFonts w:ascii="Arial" w:hAnsi="Arial" w:cs="Arial"/>
          <w:sz w:val="24"/>
          <w:szCs w:val="24"/>
        </w:rPr>
        <w:t xml:space="preserve"> deployment time and distance </w:t>
      </w:r>
      <w:r w:rsidR="00ED6F00">
        <w:rPr>
          <w:rFonts w:ascii="Arial" w:hAnsi="Arial" w:cs="Arial"/>
          <w:sz w:val="24"/>
          <w:szCs w:val="24"/>
        </w:rPr>
        <w:t>traveled to sites is</w:t>
      </w:r>
      <w:r w:rsidR="00ED6F00" w:rsidRPr="00562197">
        <w:rPr>
          <w:rFonts w:ascii="Arial" w:hAnsi="Arial" w:cs="Arial"/>
          <w:sz w:val="24"/>
          <w:szCs w:val="24"/>
        </w:rPr>
        <w:t xml:space="preserve"> identical. </w:t>
      </w:r>
      <w:r w:rsidR="00ED6F00">
        <w:rPr>
          <w:rFonts w:ascii="Arial" w:hAnsi="Arial" w:cs="Arial"/>
          <w:sz w:val="24"/>
          <w:szCs w:val="24"/>
        </w:rPr>
        <w:t xml:space="preserve">Sugar bait diagnostic testing costs </w:t>
      </w:r>
      <w:r w:rsidR="001F37A8">
        <w:rPr>
          <w:rFonts w:ascii="Arial" w:hAnsi="Arial" w:cs="Arial"/>
          <w:sz w:val="24"/>
          <w:szCs w:val="24"/>
        </w:rPr>
        <w:t>are half of trap costs where 2 pools of mosquitoes per trap are tested while only 1 sugar bait sample is tested.</w:t>
      </w:r>
    </w:p>
    <w:sectPr w:rsidR="004B6B0E" w:rsidSect="00B57EF9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7773794" w16cid:durableId="1E6874C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1F8BBF4" w14:textId="77777777" w:rsidR="003D7DF6" w:rsidRDefault="003D7DF6" w:rsidP="00B57EF9">
      <w:pPr>
        <w:spacing w:after="0" w:line="240" w:lineRule="auto"/>
      </w:pPr>
      <w:r>
        <w:separator/>
      </w:r>
    </w:p>
  </w:endnote>
  <w:endnote w:type="continuationSeparator" w:id="0">
    <w:p w14:paraId="447C1D1D" w14:textId="77777777" w:rsidR="003D7DF6" w:rsidRDefault="003D7DF6" w:rsidP="00B57E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B1571B" w14:textId="77777777" w:rsidR="003D7DF6" w:rsidRDefault="003D7DF6" w:rsidP="00D7631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6EA5AFC" w14:textId="77777777" w:rsidR="003D7DF6" w:rsidRDefault="003D7DF6" w:rsidP="00B57EF9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F6656C" w14:textId="77777777" w:rsidR="003D7DF6" w:rsidRDefault="003D7DF6" w:rsidP="00D7631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86053">
      <w:rPr>
        <w:rStyle w:val="PageNumber"/>
        <w:noProof/>
      </w:rPr>
      <w:t>1</w:t>
    </w:r>
    <w:r>
      <w:rPr>
        <w:rStyle w:val="PageNumber"/>
      </w:rPr>
      <w:fldChar w:fldCharType="end"/>
    </w:r>
  </w:p>
  <w:p w14:paraId="6FD99357" w14:textId="77777777" w:rsidR="003D7DF6" w:rsidRDefault="003D7DF6" w:rsidP="00B57EF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8BC673" w14:textId="77777777" w:rsidR="003D7DF6" w:rsidRDefault="003D7DF6" w:rsidP="00B57EF9">
      <w:pPr>
        <w:spacing w:after="0" w:line="240" w:lineRule="auto"/>
      </w:pPr>
      <w:r>
        <w:separator/>
      </w:r>
    </w:p>
  </w:footnote>
  <w:footnote w:type="continuationSeparator" w:id="0">
    <w:p w14:paraId="28B31468" w14:textId="77777777" w:rsidR="003D7DF6" w:rsidRDefault="003D7DF6" w:rsidP="00B57EF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5C66C2"/>
    <w:multiLevelType w:val="hybridMultilevel"/>
    <w:tmpl w:val="DBF6285E"/>
    <w:lvl w:ilvl="0" w:tplc="F290255A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5A4C73EA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677C9674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54607C8C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930C9F34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09EAC8F2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9BB28BE8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C2E07EE4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8A242CF0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1">
    <w:nsid w:val="19242F8C"/>
    <w:multiLevelType w:val="multilevel"/>
    <w:tmpl w:val="7A5C98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2EC03B14"/>
    <w:multiLevelType w:val="hybridMultilevel"/>
    <w:tmpl w:val="4E70773C"/>
    <w:lvl w:ilvl="0" w:tplc="92DC8F84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2B9A2C1C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BA3651B4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C0F28858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3FBC69FA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2AD8FD1C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A50E97E2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5DC4C432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4142D810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3">
    <w:nsid w:val="38F66311"/>
    <w:multiLevelType w:val="hybridMultilevel"/>
    <w:tmpl w:val="A68CBE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4507880"/>
    <w:multiLevelType w:val="hybridMultilevel"/>
    <w:tmpl w:val="4AB69DB2"/>
    <w:lvl w:ilvl="0" w:tplc="2402EDF2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F9A489E4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7BF6EA6C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DE840912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567688A4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91946F08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0136BEA0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86A8781E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842AD934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5">
    <w:nsid w:val="6B171464"/>
    <w:multiLevelType w:val="hybridMultilevel"/>
    <w:tmpl w:val="E9F03F82"/>
    <w:lvl w:ilvl="0" w:tplc="DA2E99AC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F238E23C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CDC4977C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D8EA42FC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2D789EC0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C72212A0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C0A61BE8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187E09B6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DE9CB266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6">
    <w:nsid w:val="734E534D"/>
    <w:multiLevelType w:val="multilevel"/>
    <w:tmpl w:val="163659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6"/>
  </w:num>
  <w:num w:numId="3">
    <w:abstractNumId w:val="4"/>
  </w:num>
  <w:num w:numId="4">
    <w:abstractNumId w:val="2"/>
  </w:num>
  <w:num w:numId="5">
    <w:abstractNumId w:val="0"/>
  </w:num>
  <w:num w:numId="6">
    <w:abstractNumId w:val="5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dical Entom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e59faad5dt28exvpnvxdtewdvdr9d50fxx&quot;&gt;Sugar Bait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9&lt;/item&gt;&lt;item&gt;30&lt;/item&gt;&lt;item&gt;31&lt;/item&gt;&lt;/record-ids&gt;&lt;/item&gt;&lt;/Libraries&gt;"/>
  </w:docVars>
  <w:rsids>
    <w:rsidRoot w:val="00607C20"/>
    <w:rsid w:val="00004CC5"/>
    <w:rsid w:val="00006816"/>
    <w:rsid w:val="00006991"/>
    <w:rsid w:val="00014EB6"/>
    <w:rsid w:val="00022A40"/>
    <w:rsid w:val="00023451"/>
    <w:rsid w:val="00027EBF"/>
    <w:rsid w:val="00030CE4"/>
    <w:rsid w:val="000342DC"/>
    <w:rsid w:val="00034C37"/>
    <w:rsid w:val="00044EBD"/>
    <w:rsid w:val="00055AAF"/>
    <w:rsid w:val="00056E3A"/>
    <w:rsid w:val="000656A9"/>
    <w:rsid w:val="0006570A"/>
    <w:rsid w:val="00070DDE"/>
    <w:rsid w:val="0007354C"/>
    <w:rsid w:val="00074BE0"/>
    <w:rsid w:val="00076D8E"/>
    <w:rsid w:val="0008136E"/>
    <w:rsid w:val="000815D0"/>
    <w:rsid w:val="000841A9"/>
    <w:rsid w:val="00085748"/>
    <w:rsid w:val="00093A7A"/>
    <w:rsid w:val="00093F57"/>
    <w:rsid w:val="000A186B"/>
    <w:rsid w:val="000A2D83"/>
    <w:rsid w:val="000A4233"/>
    <w:rsid w:val="000A67CC"/>
    <w:rsid w:val="000A6826"/>
    <w:rsid w:val="000B252C"/>
    <w:rsid w:val="000B4A91"/>
    <w:rsid w:val="000B5F0E"/>
    <w:rsid w:val="000B6A2C"/>
    <w:rsid w:val="000C11DD"/>
    <w:rsid w:val="000C1466"/>
    <w:rsid w:val="000C1A80"/>
    <w:rsid w:val="000C1E96"/>
    <w:rsid w:val="000C232B"/>
    <w:rsid w:val="000C4173"/>
    <w:rsid w:val="000C5FB5"/>
    <w:rsid w:val="000C7DCF"/>
    <w:rsid w:val="000D4A6D"/>
    <w:rsid w:val="000D4CA0"/>
    <w:rsid w:val="000D4D1F"/>
    <w:rsid w:val="000D567B"/>
    <w:rsid w:val="000D6C9B"/>
    <w:rsid w:val="000D7660"/>
    <w:rsid w:val="000E36A1"/>
    <w:rsid w:val="000E3AEA"/>
    <w:rsid w:val="000E4E84"/>
    <w:rsid w:val="000E7390"/>
    <w:rsid w:val="000E7A23"/>
    <w:rsid w:val="000F1AB9"/>
    <w:rsid w:val="000F6455"/>
    <w:rsid w:val="001002BA"/>
    <w:rsid w:val="001043BB"/>
    <w:rsid w:val="00112E6A"/>
    <w:rsid w:val="00114A31"/>
    <w:rsid w:val="00115611"/>
    <w:rsid w:val="001218AB"/>
    <w:rsid w:val="00122171"/>
    <w:rsid w:val="00125A18"/>
    <w:rsid w:val="00126D24"/>
    <w:rsid w:val="00127127"/>
    <w:rsid w:val="00127766"/>
    <w:rsid w:val="0012783B"/>
    <w:rsid w:val="00130335"/>
    <w:rsid w:val="00130D2B"/>
    <w:rsid w:val="00133294"/>
    <w:rsid w:val="00134421"/>
    <w:rsid w:val="00140A4E"/>
    <w:rsid w:val="00140B1B"/>
    <w:rsid w:val="0014267F"/>
    <w:rsid w:val="00144661"/>
    <w:rsid w:val="0014680A"/>
    <w:rsid w:val="0014727C"/>
    <w:rsid w:val="001502C4"/>
    <w:rsid w:val="00153522"/>
    <w:rsid w:val="00155797"/>
    <w:rsid w:val="00155DE1"/>
    <w:rsid w:val="00156322"/>
    <w:rsid w:val="0015701C"/>
    <w:rsid w:val="00160FD5"/>
    <w:rsid w:val="00163341"/>
    <w:rsid w:val="00163544"/>
    <w:rsid w:val="00163881"/>
    <w:rsid w:val="001638C8"/>
    <w:rsid w:val="00174493"/>
    <w:rsid w:val="001756AC"/>
    <w:rsid w:val="00187EEB"/>
    <w:rsid w:val="00191245"/>
    <w:rsid w:val="00191531"/>
    <w:rsid w:val="001A1400"/>
    <w:rsid w:val="001A1781"/>
    <w:rsid w:val="001A25D1"/>
    <w:rsid w:val="001A7127"/>
    <w:rsid w:val="001B023D"/>
    <w:rsid w:val="001B0639"/>
    <w:rsid w:val="001B4188"/>
    <w:rsid w:val="001B4F50"/>
    <w:rsid w:val="001B5A79"/>
    <w:rsid w:val="001B6746"/>
    <w:rsid w:val="001B6CDF"/>
    <w:rsid w:val="001C124E"/>
    <w:rsid w:val="001C1694"/>
    <w:rsid w:val="001C2BAA"/>
    <w:rsid w:val="001C3900"/>
    <w:rsid w:val="001C5757"/>
    <w:rsid w:val="001C7A41"/>
    <w:rsid w:val="001D5CC1"/>
    <w:rsid w:val="001E2A87"/>
    <w:rsid w:val="001E2BE4"/>
    <w:rsid w:val="001E2D9B"/>
    <w:rsid w:val="001E40FA"/>
    <w:rsid w:val="001F03D2"/>
    <w:rsid w:val="001F0595"/>
    <w:rsid w:val="001F37A8"/>
    <w:rsid w:val="001F3C9C"/>
    <w:rsid w:val="001F56F7"/>
    <w:rsid w:val="001F5798"/>
    <w:rsid w:val="001F5ACF"/>
    <w:rsid w:val="001F6676"/>
    <w:rsid w:val="001F7723"/>
    <w:rsid w:val="00200BEC"/>
    <w:rsid w:val="00202A45"/>
    <w:rsid w:val="00203780"/>
    <w:rsid w:val="00203E81"/>
    <w:rsid w:val="002045CB"/>
    <w:rsid w:val="00206F27"/>
    <w:rsid w:val="0021102B"/>
    <w:rsid w:val="00217480"/>
    <w:rsid w:val="00220D7C"/>
    <w:rsid w:val="0022309A"/>
    <w:rsid w:val="002232AE"/>
    <w:rsid w:val="00225B12"/>
    <w:rsid w:val="00226B0F"/>
    <w:rsid w:val="002270D2"/>
    <w:rsid w:val="00230424"/>
    <w:rsid w:val="002345C3"/>
    <w:rsid w:val="00235027"/>
    <w:rsid w:val="002364C9"/>
    <w:rsid w:val="002376BF"/>
    <w:rsid w:val="00237975"/>
    <w:rsid w:val="002415FF"/>
    <w:rsid w:val="00241794"/>
    <w:rsid w:val="00242177"/>
    <w:rsid w:val="00243335"/>
    <w:rsid w:val="00244BBD"/>
    <w:rsid w:val="00246356"/>
    <w:rsid w:val="00247124"/>
    <w:rsid w:val="00247364"/>
    <w:rsid w:val="00250BE2"/>
    <w:rsid w:val="002526E8"/>
    <w:rsid w:val="00253349"/>
    <w:rsid w:val="0025679F"/>
    <w:rsid w:val="002604D7"/>
    <w:rsid w:val="002628A1"/>
    <w:rsid w:val="00262995"/>
    <w:rsid w:val="00262D8F"/>
    <w:rsid w:val="00265738"/>
    <w:rsid w:val="002658A0"/>
    <w:rsid w:val="00274BFF"/>
    <w:rsid w:val="00275D34"/>
    <w:rsid w:val="00276F1A"/>
    <w:rsid w:val="00283BCC"/>
    <w:rsid w:val="00283EBD"/>
    <w:rsid w:val="002874CF"/>
    <w:rsid w:val="00290E09"/>
    <w:rsid w:val="00290ECE"/>
    <w:rsid w:val="00292A8F"/>
    <w:rsid w:val="0029460F"/>
    <w:rsid w:val="00294F1B"/>
    <w:rsid w:val="002A0E4F"/>
    <w:rsid w:val="002A2700"/>
    <w:rsid w:val="002A44F1"/>
    <w:rsid w:val="002A7659"/>
    <w:rsid w:val="002B0769"/>
    <w:rsid w:val="002B0F18"/>
    <w:rsid w:val="002B410F"/>
    <w:rsid w:val="002B61A4"/>
    <w:rsid w:val="002B6491"/>
    <w:rsid w:val="002B72AA"/>
    <w:rsid w:val="002B767A"/>
    <w:rsid w:val="002C0CEA"/>
    <w:rsid w:val="002C19D2"/>
    <w:rsid w:val="002C2547"/>
    <w:rsid w:val="002C354F"/>
    <w:rsid w:val="002C3705"/>
    <w:rsid w:val="002C441F"/>
    <w:rsid w:val="002C4CB1"/>
    <w:rsid w:val="002C4EAE"/>
    <w:rsid w:val="002C5638"/>
    <w:rsid w:val="002C641A"/>
    <w:rsid w:val="002C650C"/>
    <w:rsid w:val="002C7274"/>
    <w:rsid w:val="002C7341"/>
    <w:rsid w:val="002D0AB4"/>
    <w:rsid w:val="002D16FB"/>
    <w:rsid w:val="002D2493"/>
    <w:rsid w:val="002D2C5B"/>
    <w:rsid w:val="002D318C"/>
    <w:rsid w:val="002D4F84"/>
    <w:rsid w:val="002D6188"/>
    <w:rsid w:val="002D72D0"/>
    <w:rsid w:val="002D7545"/>
    <w:rsid w:val="002E07A9"/>
    <w:rsid w:val="002E15D9"/>
    <w:rsid w:val="002E4BE2"/>
    <w:rsid w:val="002E64B9"/>
    <w:rsid w:val="002E6E35"/>
    <w:rsid w:val="002F028B"/>
    <w:rsid w:val="002F3FC9"/>
    <w:rsid w:val="002F64DE"/>
    <w:rsid w:val="00301EDD"/>
    <w:rsid w:val="00302355"/>
    <w:rsid w:val="003049FA"/>
    <w:rsid w:val="00305372"/>
    <w:rsid w:val="00305D82"/>
    <w:rsid w:val="00311710"/>
    <w:rsid w:val="003119F7"/>
    <w:rsid w:val="00312995"/>
    <w:rsid w:val="00312C3F"/>
    <w:rsid w:val="003163EE"/>
    <w:rsid w:val="00320AE3"/>
    <w:rsid w:val="003215FB"/>
    <w:rsid w:val="003240F0"/>
    <w:rsid w:val="0032565C"/>
    <w:rsid w:val="0033144A"/>
    <w:rsid w:val="00333592"/>
    <w:rsid w:val="003349D2"/>
    <w:rsid w:val="0033596F"/>
    <w:rsid w:val="00336401"/>
    <w:rsid w:val="00337677"/>
    <w:rsid w:val="0033777E"/>
    <w:rsid w:val="0034033F"/>
    <w:rsid w:val="00341EC6"/>
    <w:rsid w:val="00342DBC"/>
    <w:rsid w:val="00345174"/>
    <w:rsid w:val="0035293D"/>
    <w:rsid w:val="00352A02"/>
    <w:rsid w:val="00352EA6"/>
    <w:rsid w:val="00353F94"/>
    <w:rsid w:val="00360EEA"/>
    <w:rsid w:val="00361D22"/>
    <w:rsid w:val="00362274"/>
    <w:rsid w:val="00365498"/>
    <w:rsid w:val="0037065C"/>
    <w:rsid w:val="003744B8"/>
    <w:rsid w:val="003764F9"/>
    <w:rsid w:val="00376FA7"/>
    <w:rsid w:val="00376FC8"/>
    <w:rsid w:val="0037786E"/>
    <w:rsid w:val="00381D20"/>
    <w:rsid w:val="003835D8"/>
    <w:rsid w:val="00383721"/>
    <w:rsid w:val="00383A2B"/>
    <w:rsid w:val="003852D4"/>
    <w:rsid w:val="0039309F"/>
    <w:rsid w:val="00396BE5"/>
    <w:rsid w:val="003A3823"/>
    <w:rsid w:val="003A4DFB"/>
    <w:rsid w:val="003A57AD"/>
    <w:rsid w:val="003B072C"/>
    <w:rsid w:val="003B1079"/>
    <w:rsid w:val="003B11C2"/>
    <w:rsid w:val="003B2B4A"/>
    <w:rsid w:val="003B529D"/>
    <w:rsid w:val="003B58E6"/>
    <w:rsid w:val="003B7151"/>
    <w:rsid w:val="003C01A7"/>
    <w:rsid w:val="003C064B"/>
    <w:rsid w:val="003C1830"/>
    <w:rsid w:val="003C1B00"/>
    <w:rsid w:val="003C1CC5"/>
    <w:rsid w:val="003C5FDD"/>
    <w:rsid w:val="003C67BB"/>
    <w:rsid w:val="003C6968"/>
    <w:rsid w:val="003D1C45"/>
    <w:rsid w:val="003D7DF6"/>
    <w:rsid w:val="003E05C8"/>
    <w:rsid w:val="003E199A"/>
    <w:rsid w:val="003E6B22"/>
    <w:rsid w:val="003F473D"/>
    <w:rsid w:val="003F47EB"/>
    <w:rsid w:val="003F53A2"/>
    <w:rsid w:val="004024E9"/>
    <w:rsid w:val="00407699"/>
    <w:rsid w:val="0041037F"/>
    <w:rsid w:val="004128A3"/>
    <w:rsid w:val="0041435A"/>
    <w:rsid w:val="0042032A"/>
    <w:rsid w:val="00420F3D"/>
    <w:rsid w:val="00422BB9"/>
    <w:rsid w:val="00423A03"/>
    <w:rsid w:val="00423DAA"/>
    <w:rsid w:val="00424166"/>
    <w:rsid w:val="00424AE2"/>
    <w:rsid w:val="0043140F"/>
    <w:rsid w:val="004318CE"/>
    <w:rsid w:val="00434342"/>
    <w:rsid w:val="004350A4"/>
    <w:rsid w:val="00437BDD"/>
    <w:rsid w:val="00443115"/>
    <w:rsid w:val="00447E53"/>
    <w:rsid w:val="00450053"/>
    <w:rsid w:val="004506D8"/>
    <w:rsid w:val="00452051"/>
    <w:rsid w:val="00454A36"/>
    <w:rsid w:val="0045560F"/>
    <w:rsid w:val="00456199"/>
    <w:rsid w:val="00457E17"/>
    <w:rsid w:val="00460D80"/>
    <w:rsid w:val="00460F05"/>
    <w:rsid w:val="00467B73"/>
    <w:rsid w:val="00471A5F"/>
    <w:rsid w:val="004723FC"/>
    <w:rsid w:val="00472BAC"/>
    <w:rsid w:val="0047365D"/>
    <w:rsid w:val="00474FD2"/>
    <w:rsid w:val="0047607F"/>
    <w:rsid w:val="004769DF"/>
    <w:rsid w:val="00483DC9"/>
    <w:rsid w:val="00483F3B"/>
    <w:rsid w:val="00484841"/>
    <w:rsid w:val="004905F9"/>
    <w:rsid w:val="00492052"/>
    <w:rsid w:val="00492BB6"/>
    <w:rsid w:val="0049371C"/>
    <w:rsid w:val="00493B52"/>
    <w:rsid w:val="004961D1"/>
    <w:rsid w:val="004A4B49"/>
    <w:rsid w:val="004A798D"/>
    <w:rsid w:val="004B098B"/>
    <w:rsid w:val="004B5FC7"/>
    <w:rsid w:val="004B65C4"/>
    <w:rsid w:val="004B6B0E"/>
    <w:rsid w:val="004B6D6E"/>
    <w:rsid w:val="004B75A3"/>
    <w:rsid w:val="004C4D10"/>
    <w:rsid w:val="004C4E0E"/>
    <w:rsid w:val="004C5FB2"/>
    <w:rsid w:val="004C7760"/>
    <w:rsid w:val="004D1016"/>
    <w:rsid w:val="004D2E52"/>
    <w:rsid w:val="004D43F4"/>
    <w:rsid w:val="004D4C10"/>
    <w:rsid w:val="004D6CEF"/>
    <w:rsid w:val="004D74C0"/>
    <w:rsid w:val="004E1213"/>
    <w:rsid w:val="004E785A"/>
    <w:rsid w:val="004F0528"/>
    <w:rsid w:val="004F4C1B"/>
    <w:rsid w:val="004F5644"/>
    <w:rsid w:val="004F5FE8"/>
    <w:rsid w:val="004F7900"/>
    <w:rsid w:val="005012F3"/>
    <w:rsid w:val="00503086"/>
    <w:rsid w:val="00507362"/>
    <w:rsid w:val="00507D7E"/>
    <w:rsid w:val="0051287B"/>
    <w:rsid w:val="00514270"/>
    <w:rsid w:val="00514ADA"/>
    <w:rsid w:val="005158AB"/>
    <w:rsid w:val="0051692F"/>
    <w:rsid w:val="0053490E"/>
    <w:rsid w:val="005357E5"/>
    <w:rsid w:val="00541B39"/>
    <w:rsid w:val="00544B77"/>
    <w:rsid w:val="00544D29"/>
    <w:rsid w:val="00544FC5"/>
    <w:rsid w:val="00547745"/>
    <w:rsid w:val="00551125"/>
    <w:rsid w:val="00555229"/>
    <w:rsid w:val="00562197"/>
    <w:rsid w:val="00563178"/>
    <w:rsid w:val="00571C30"/>
    <w:rsid w:val="00572EB4"/>
    <w:rsid w:val="00577232"/>
    <w:rsid w:val="00577BEE"/>
    <w:rsid w:val="005805C0"/>
    <w:rsid w:val="005821BF"/>
    <w:rsid w:val="00584FA0"/>
    <w:rsid w:val="00585E9B"/>
    <w:rsid w:val="00593035"/>
    <w:rsid w:val="005A01D4"/>
    <w:rsid w:val="005A12BD"/>
    <w:rsid w:val="005A139B"/>
    <w:rsid w:val="005A1703"/>
    <w:rsid w:val="005A3BDC"/>
    <w:rsid w:val="005B0218"/>
    <w:rsid w:val="005B1D71"/>
    <w:rsid w:val="005B3F35"/>
    <w:rsid w:val="005B6106"/>
    <w:rsid w:val="005C1A60"/>
    <w:rsid w:val="005C28EF"/>
    <w:rsid w:val="005C65F3"/>
    <w:rsid w:val="005C7B27"/>
    <w:rsid w:val="005D140F"/>
    <w:rsid w:val="005D188E"/>
    <w:rsid w:val="005D7986"/>
    <w:rsid w:val="005E18BC"/>
    <w:rsid w:val="005E37FD"/>
    <w:rsid w:val="005E3E90"/>
    <w:rsid w:val="005E40B9"/>
    <w:rsid w:val="005E50DF"/>
    <w:rsid w:val="005E6923"/>
    <w:rsid w:val="005F00E2"/>
    <w:rsid w:val="005F33B5"/>
    <w:rsid w:val="005F64EF"/>
    <w:rsid w:val="005F7032"/>
    <w:rsid w:val="005F7EC7"/>
    <w:rsid w:val="0060049D"/>
    <w:rsid w:val="006005E1"/>
    <w:rsid w:val="00601109"/>
    <w:rsid w:val="00605B3C"/>
    <w:rsid w:val="00605B9B"/>
    <w:rsid w:val="006062D8"/>
    <w:rsid w:val="00606486"/>
    <w:rsid w:val="00607C20"/>
    <w:rsid w:val="00612DF4"/>
    <w:rsid w:val="00613A0B"/>
    <w:rsid w:val="00620BF8"/>
    <w:rsid w:val="006210DE"/>
    <w:rsid w:val="0062276F"/>
    <w:rsid w:val="00624784"/>
    <w:rsid w:val="0062559E"/>
    <w:rsid w:val="006260CC"/>
    <w:rsid w:val="0062655D"/>
    <w:rsid w:val="006268E7"/>
    <w:rsid w:val="00626946"/>
    <w:rsid w:val="00626B3D"/>
    <w:rsid w:val="00627834"/>
    <w:rsid w:val="00627FAF"/>
    <w:rsid w:val="0063102C"/>
    <w:rsid w:val="00631656"/>
    <w:rsid w:val="00634079"/>
    <w:rsid w:val="0064303C"/>
    <w:rsid w:val="00644608"/>
    <w:rsid w:val="00645855"/>
    <w:rsid w:val="006460EA"/>
    <w:rsid w:val="006506C9"/>
    <w:rsid w:val="00655A21"/>
    <w:rsid w:val="00662504"/>
    <w:rsid w:val="006626A2"/>
    <w:rsid w:val="00664273"/>
    <w:rsid w:val="00664EBB"/>
    <w:rsid w:val="0067219B"/>
    <w:rsid w:val="00672211"/>
    <w:rsid w:val="0067564A"/>
    <w:rsid w:val="00675985"/>
    <w:rsid w:val="006762AD"/>
    <w:rsid w:val="00676B30"/>
    <w:rsid w:val="006778BA"/>
    <w:rsid w:val="00681CB3"/>
    <w:rsid w:val="00683367"/>
    <w:rsid w:val="0068469A"/>
    <w:rsid w:val="006871BA"/>
    <w:rsid w:val="00687BF1"/>
    <w:rsid w:val="00691512"/>
    <w:rsid w:val="0069314E"/>
    <w:rsid w:val="00696F5A"/>
    <w:rsid w:val="00697033"/>
    <w:rsid w:val="00697319"/>
    <w:rsid w:val="006A215E"/>
    <w:rsid w:val="006A227C"/>
    <w:rsid w:val="006A5133"/>
    <w:rsid w:val="006A58C4"/>
    <w:rsid w:val="006A7446"/>
    <w:rsid w:val="006A75B5"/>
    <w:rsid w:val="006B1AB9"/>
    <w:rsid w:val="006B4131"/>
    <w:rsid w:val="006B68E5"/>
    <w:rsid w:val="006C01DA"/>
    <w:rsid w:val="006C15E5"/>
    <w:rsid w:val="006C19E5"/>
    <w:rsid w:val="006C24FD"/>
    <w:rsid w:val="006D0E75"/>
    <w:rsid w:val="006D32D7"/>
    <w:rsid w:val="006D42C2"/>
    <w:rsid w:val="006D5299"/>
    <w:rsid w:val="006D5CAC"/>
    <w:rsid w:val="006E01E1"/>
    <w:rsid w:val="006E1256"/>
    <w:rsid w:val="006E13BC"/>
    <w:rsid w:val="006E3569"/>
    <w:rsid w:val="006E71C3"/>
    <w:rsid w:val="006F07F0"/>
    <w:rsid w:val="006F363D"/>
    <w:rsid w:val="006F3878"/>
    <w:rsid w:val="006F5764"/>
    <w:rsid w:val="006F72E6"/>
    <w:rsid w:val="006F7549"/>
    <w:rsid w:val="0070429E"/>
    <w:rsid w:val="00704ACB"/>
    <w:rsid w:val="007111E5"/>
    <w:rsid w:val="00711BFF"/>
    <w:rsid w:val="00712AA4"/>
    <w:rsid w:val="007177F7"/>
    <w:rsid w:val="00720536"/>
    <w:rsid w:val="00721338"/>
    <w:rsid w:val="00722E91"/>
    <w:rsid w:val="00733B73"/>
    <w:rsid w:val="00734199"/>
    <w:rsid w:val="00735A40"/>
    <w:rsid w:val="00737CED"/>
    <w:rsid w:val="00741663"/>
    <w:rsid w:val="00741A01"/>
    <w:rsid w:val="007451A3"/>
    <w:rsid w:val="00747F5D"/>
    <w:rsid w:val="00750D86"/>
    <w:rsid w:val="00752B00"/>
    <w:rsid w:val="0075421E"/>
    <w:rsid w:val="00754669"/>
    <w:rsid w:val="00756AF2"/>
    <w:rsid w:val="00763110"/>
    <w:rsid w:val="007661C9"/>
    <w:rsid w:val="00767017"/>
    <w:rsid w:val="00771378"/>
    <w:rsid w:val="0078436E"/>
    <w:rsid w:val="00784D4E"/>
    <w:rsid w:val="0078588B"/>
    <w:rsid w:val="00786108"/>
    <w:rsid w:val="007905B7"/>
    <w:rsid w:val="007921D9"/>
    <w:rsid w:val="00794778"/>
    <w:rsid w:val="007978F6"/>
    <w:rsid w:val="00797A3C"/>
    <w:rsid w:val="007A1768"/>
    <w:rsid w:val="007A1875"/>
    <w:rsid w:val="007A2974"/>
    <w:rsid w:val="007A6778"/>
    <w:rsid w:val="007A6EBA"/>
    <w:rsid w:val="007A6FA0"/>
    <w:rsid w:val="007B2161"/>
    <w:rsid w:val="007B4F17"/>
    <w:rsid w:val="007B6879"/>
    <w:rsid w:val="007C1596"/>
    <w:rsid w:val="007C1A9F"/>
    <w:rsid w:val="007C1FB4"/>
    <w:rsid w:val="007C2721"/>
    <w:rsid w:val="007C47B3"/>
    <w:rsid w:val="007C514E"/>
    <w:rsid w:val="007D0BCF"/>
    <w:rsid w:val="007D2F1D"/>
    <w:rsid w:val="007D4088"/>
    <w:rsid w:val="007E3581"/>
    <w:rsid w:val="007E38CB"/>
    <w:rsid w:val="007E504F"/>
    <w:rsid w:val="007F16E3"/>
    <w:rsid w:val="007F20BE"/>
    <w:rsid w:val="007F21EC"/>
    <w:rsid w:val="007F226C"/>
    <w:rsid w:val="007F2868"/>
    <w:rsid w:val="007F2A31"/>
    <w:rsid w:val="007F2ACB"/>
    <w:rsid w:val="007F601B"/>
    <w:rsid w:val="007F71B3"/>
    <w:rsid w:val="00800867"/>
    <w:rsid w:val="00802787"/>
    <w:rsid w:val="00803046"/>
    <w:rsid w:val="008037FF"/>
    <w:rsid w:val="00803FE1"/>
    <w:rsid w:val="0080584A"/>
    <w:rsid w:val="008063EB"/>
    <w:rsid w:val="00820C2C"/>
    <w:rsid w:val="00825DF6"/>
    <w:rsid w:val="00825E1C"/>
    <w:rsid w:val="00826448"/>
    <w:rsid w:val="008314C6"/>
    <w:rsid w:val="008339C3"/>
    <w:rsid w:val="00835249"/>
    <w:rsid w:val="00836FD7"/>
    <w:rsid w:val="0083746A"/>
    <w:rsid w:val="00840435"/>
    <w:rsid w:val="00841B7B"/>
    <w:rsid w:val="00843775"/>
    <w:rsid w:val="00843E8E"/>
    <w:rsid w:val="00847A34"/>
    <w:rsid w:val="00850D68"/>
    <w:rsid w:val="00851772"/>
    <w:rsid w:val="00851B31"/>
    <w:rsid w:val="008521FA"/>
    <w:rsid w:val="0085419A"/>
    <w:rsid w:val="00855098"/>
    <w:rsid w:val="0085517A"/>
    <w:rsid w:val="008607FA"/>
    <w:rsid w:val="0086238A"/>
    <w:rsid w:val="00863EC4"/>
    <w:rsid w:val="0086755F"/>
    <w:rsid w:val="0087329C"/>
    <w:rsid w:val="00876011"/>
    <w:rsid w:val="00877277"/>
    <w:rsid w:val="008777E3"/>
    <w:rsid w:val="00880485"/>
    <w:rsid w:val="00883CF0"/>
    <w:rsid w:val="00885F92"/>
    <w:rsid w:val="008927D2"/>
    <w:rsid w:val="008945AF"/>
    <w:rsid w:val="008A006B"/>
    <w:rsid w:val="008A165A"/>
    <w:rsid w:val="008A1740"/>
    <w:rsid w:val="008A2A3C"/>
    <w:rsid w:val="008A2BCD"/>
    <w:rsid w:val="008A3C11"/>
    <w:rsid w:val="008A6E77"/>
    <w:rsid w:val="008B09CA"/>
    <w:rsid w:val="008B0CD3"/>
    <w:rsid w:val="008B1118"/>
    <w:rsid w:val="008B1470"/>
    <w:rsid w:val="008B18AF"/>
    <w:rsid w:val="008B463F"/>
    <w:rsid w:val="008B5945"/>
    <w:rsid w:val="008B5EBF"/>
    <w:rsid w:val="008B727C"/>
    <w:rsid w:val="008C0199"/>
    <w:rsid w:val="008C0A79"/>
    <w:rsid w:val="008C0F40"/>
    <w:rsid w:val="008C2AFC"/>
    <w:rsid w:val="008C48D3"/>
    <w:rsid w:val="008C52A1"/>
    <w:rsid w:val="008C58DA"/>
    <w:rsid w:val="008C73E3"/>
    <w:rsid w:val="008D0FCA"/>
    <w:rsid w:val="008D214B"/>
    <w:rsid w:val="008E24FE"/>
    <w:rsid w:val="008E2633"/>
    <w:rsid w:val="008E5A77"/>
    <w:rsid w:val="008E65ED"/>
    <w:rsid w:val="008F1F78"/>
    <w:rsid w:val="008F4531"/>
    <w:rsid w:val="008F638F"/>
    <w:rsid w:val="00900250"/>
    <w:rsid w:val="00900E81"/>
    <w:rsid w:val="00900EAD"/>
    <w:rsid w:val="009031F3"/>
    <w:rsid w:val="00904152"/>
    <w:rsid w:val="00904532"/>
    <w:rsid w:val="00905B3D"/>
    <w:rsid w:val="00906851"/>
    <w:rsid w:val="00907663"/>
    <w:rsid w:val="00911B14"/>
    <w:rsid w:val="009122B1"/>
    <w:rsid w:val="00914E76"/>
    <w:rsid w:val="0091518F"/>
    <w:rsid w:val="00917A81"/>
    <w:rsid w:val="00917B48"/>
    <w:rsid w:val="00917FCC"/>
    <w:rsid w:val="00920BE8"/>
    <w:rsid w:val="00922B80"/>
    <w:rsid w:val="009245D5"/>
    <w:rsid w:val="009245DE"/>
    <w:rsid w:val="009265DF"/>
    <w:rsid w:val="0093129C"/>
    <w:rsid w:val="00932D85"/>
    <w:rsid w:val="00937BC3"/>
    <w:rsid w:val="009434F1"/>
    <w:rsid w:val="00943A10"/>
    <w:rsid w:val="00951FC0"/>
    <w:rsid w:val="00953AC7"/>
    <w:rsid w:val="00957FAB"/>
    <w:rsid w:val="00960781"/>
    <w:rsid w:val="00961A71"/>
    <w:rsid w:val="0096279E"/>
    <w:rsid w:val="00963C6E"/>
    <w:rsid w:val="009673ED"/>
    <w:rsid w:val="00970FBE"/>
    <w:rsid w:val="0097348A"/>
    <w:rsid w:val="00973FDF"/>
    <w:rsid w:val="00986CC0"/>
    <w:rsid w:val="00987434"/>
    <w:rsid w:val="009879F0"/>
    <w:rsid w:val="009908A2"/>
    <w:rsid w:val="00993200"/>
    <w:rsid w:val="0099657F"/>
    <w:rsid w:val="009A11B8"/>
    <w:rsid w:val="009A16A3"/>
    <w:rsid w:val="009A46D8"/>
    <w:rsid w:val="009A4FD1"/>
    <w:rsid w:val="009A66AF"/>
    <w:rsid w:val="009A692E"/>
    <w:rsid w:val="009B0306"/>
    <w:rsid w:val="009B11B8"/>
    <w:rsid w:val="009B19D9"/>
    <w:rsid w:val="009B215A"/>
    <w:rsid w:val="009B3DDF"/>
    <w:rsid w:val="009B4330"/>
    <w:rsid w:val="009B4854"/>
    <w:rsid w:val="009B6ACB"/>
    <w:rsid w:val="009B7785"/>
    <w:rsid w:val="009C2282"/>
    <w:rsid w:val="009C36E2"/>
    <w:rsid w:val="009C5325"/>
    <w:rsid w:val="009D0545"/>
    <w:rsid w:val="009D0ECC"/>
    <w:rsid w:val="009D5838"/>
    <w:rsid w:val="009D5B56"/>
    <w:rsid w:val="009E0599"/>
    <w:rsid w:val="009E0603"/>
    <w:rsid w:val="009E1F34"/>
    <w:rsid w:val="009E5103"/>
    <w:rsid w:val="009E6EB0"/>
    <w:rsid w:val="009E7675"/>
    <w:rsid w:val="009F0CD9"/>
    <w:rsid w:val="009F2225"/>
    <w:rsid w:val="009F263A"/>
    <w:rsid w:val="009F4219"/>
    <w:rsid w:val="009F4CAD"/>
    <w:rsid w:val="009F5411"/>
    <w:rsid w:val="009F5787"/>
    <w:rsid w:val="00A01781"/>
    <w:rsid w:val="00A018BB"/>
    <w:rsid w:val="00A0200F"/>
    <w:rsid w:val="00A02941"/>
    <w:rsid w:val="00A0432E"/>
    <w:rsid w:val="00A04ACB"/>
    <w:rsid w:val="00A04EE6"/>
    <w:rsid w:val="00A067DF"/>
    <w:rsid w:val="00A069DF"/>
    <w:rsid w:val="00A0785C"/>
    <w:rsid w:val="00A07886"/>
    <w:rsid w:val="00A105A0"/>
    <w:rsid w:val="00A1086A"/>
    <w:rsid w:val="00A116D9"/>
    <w:rsid w:val="00A14B21"/>
    <w:rsid w:val="00A20081"/>
    <w:rsid w:val="00A20201"/>
    <w:rsid w:val="00A20ACD"/>
    <w:rsid w:val="00A235C3"/>
    <w:rsid w:val="00A27E54"/>
    <w:rsid w:val="00A30304"/>
    <w:rsid w:val="00A30E66"/>
    <w:rsid w:val="00A3206B"/>
    <w:rsid w:val="00A344C2"/>
    <w:rsid w:val="00A41CAE"/>
    <w:rsid w:val="00A41FF2"/>
    <w:rsid w:val="00A45741"/>
    <w:rsid w:val="00A46694"/>
    <w:rsid w:val="00A62CCE"/>
    <w:rsid w:val="00A62E58"/>
    <w:rsid w:val="00A67BE4"/>
    <w:rsid w:val="00A70BDC"/>
    <w:rsid w:val="00A70E42"/>
    <w:rsid w:val="00A7129B"/>
    <w:rsid w:val="00A71738"/>
    <w:rsid w:val="00A768E2"/>
    <w:rsid w:val="00A81FC9"/>
    <w:rsid w:val="00A82B8D"/>
    <w:rsid w:val="00A82BC9"/>
    <w:rsid w:val="00A83881"/>
    <w:rsid w:val="00A86053"/>
    <w:rsid w:val="00A8770E"/>
    <w:rsid w:val="00A902CF"/>
    <w:rsid w:val="00A9298B"/>
    <w:rsid w:val="00A9569E"/>
    <w:rsid w:val="00AA0DA0"/>
    <w:rsid w:val="00AA1FE1"/>
    <w:rsid w:val="00AA2B2F"/>
    <w:rsid w:val="00AB0FD3"/>
    <w:rsid w:val="00AB393E"/>
    <w:rsid w:val="00AB6068"/>
    <w:rsid w:val="00AB60A5"/>
    <w:rsid w:val="00AB6CF9"/>
    <w:rsid w:val="00AC0C41"/>
    <w:rsid w:val="00AC606B"/>
    <w:rsid w:val="00AC6BCB"/>
    <w:rsid w:val="00AC715B"/>
    <w:rsid w:val="00AD311A"/>
    <w:rsid w:val="00AD68CB"/>
    <w:rsid w:val="00AE00DC"/>
    <w:rsid w:val="00AE03B1"/>
    <w:rsid w:val="00AE094F"/>
    <w:rsid w:val="00AE187D"/>
    <w:rsid w:val="00AE2359"/>
    <w:rsid w:val="00AE2D32"/>
    <w:rsid w:val="00AE52EE"/>
    <w:rsid w:val="00AE5351"/>
    <w:rsid w:val="00AE711B"/>
    <w:rsid w:val="00AE7903"/>
    <w:rsid w:val="00AE7D3F"/>
    <w:rsid w:val="00AF2834"/>
    <w:rsid w:val="00AF3909"/>
    <w:rsid w:val="00AF51B6"/>
    <w:rsid w:val="00AF5D7D"/>
    <w:rsid w:val="00AF6E46"/>
    <w:rsid w:val="00B042A5"/>
    <w:rsid w:val="00B0604B"/>
    <w:rsid w:val="00B07AE0"/>
    <w:rsid w:val="00B13900"/>
    <w:rsid w:val="00B1393D"/>
    <w:rsid w:val="00B210E4"/>
    <w:rsid w:val="00B24DFB"/>
    <w:rsid w:val="00B25F77"/>
    <w:rsid w:val="00B27412"/>
    <w:rsid w:val="00B309E4"/>
    <w:rsid w:val="00B317A4"/>
    <w:rsid w:val="00B332D5"/>
    <w:rsid w:val="00B3460C"/>
    <w:rsid w:val="00B34C69"/>
    <w:rsid w:val="00B3560E"/>
    <w:rsid w:val="00B40997"/>
    <w:rsid w:val="00B4271C"/>
    <w:rsid w:val="00B45EF8"/>
    <w:rsid w:val="00B4796B"/>
    <w:rsid w:val="00B50710"/>
    <w:rsid w:val="00B54699"/>
    <w:rsid w:val="00B54784"/>
    <w:rsid w:val="00B5487F"/>
    <w:rsid w:val="00B57EF9"/>
    <w:rsid w:val="00B60158"/>
    <w:rsid w:val="00B63E05"/>
    <w:rsid w:val="00B708EB"/>
    <w:rsid w:val="00B72459"/>
    <w:rsid w:val="00B7495F"/>
    <w:rsid w:val="00B76629"/>
    <w:rsid w:val="00B80C2D"/>
    <w:rsid w:val="00B823F2"/>
    <w:rsid w:val="00B83528"/>
    <w:rsid w:val="00B83986"/>
    <w:rsid w:val="00B84639"/>
    <w:rsid w:val="00B846CC"/>
    <w:rsid w:val="00B8719D"/>
    <w:rsid w:val="00B90FAF"/>
    <w:rsid w:val="00B93503"/>
    <w:rsid w:val="00B93D17"/>
    <w:rsid w:val="00B93F2A"/>
    <w:rsid w:val="00B95852"/>
    <w:rsid w:val="00BA4E98"/>
    <w:rsid w:val="00BB2D30"/>
    <w:rsid w:val="00BB5A37"/>
    <w:rsid w:val="00BB5F23"/>
    <w:rsid w:val="00BB75B3"/>
    <w:rsid w:val="00BB7DD3"/>
    <w:rsid w:val="00BC69BC"/>
    <w:rsid w:val="00BD32FA"/>
    <w:rsid w:val="00BD3599"/>
    <w:rsid w:val="00BD666F"/>
    <w:rsid w:val="00BD7DCD"/>
    <w:rsid w:val="00BE0B11"/>
    <w:rsid w:val="00BE4E3B"/>
    <w:rsid w:val="00BE57BE"/>
    <w:rsid w:val="00BE5D46"/>
    <w:rsid w:val="00BE7EBB"/>
    <w:rsid w:val="00BF1079"/>
    <w:rsid w:val="00BF43A0"/>
    <w:rsid w:val="00BF7554"/>
    <w:rsid w:val="00BF7A0E"/>
    <w:rsid w:val="00BF7CD7"/>
    <w:rsid w:val="00C0070E"/>
    <w:rsid w:val="00C01FF1"/>
    <w:rsid w:val="00C027AF"/>
    <w:rsid w:val="00C0567A"/>
    <w:rsid w:val="00C12675"/>
    <w:rsid w:val="00C17EF1"/>
    <w:rsid w:val="00C2296C"/>
    <w:rsid w:val="00C22BC1"/>
    <w:rsid w:val="00C23C54"/>
    <w:rsid w:val="00C24C88"/>
    <w:rsid w:val="00C2502C"/>
    <w:rsid w:val="00C251FB"/>
    <w:rsid w:val="00C3403C"/>
    <w:rsid w:val="00C36253"/>
    <w:rsid w:val="00C417FC"/>
    <w:rsid w:val="00C430EC"/>
    <w:rsid w:val="00C45156"/>
    <w:rsid w:val="00C45A3D"/>
    <w:rsid w:val="00C45EAC"/>
    <w:rsid w:val="00C46730"/>
    <w:rsid w:val="00C5024B"/>
    <w:rsid w:val="00C562E0"/>
    <w:rsid w:val="00C57C8C"/>
    <w:rsid w:val="00C60A5E"/>
    <w:rsid w:val="00C611E4"/>
    <w:rsid w:val="00C616CB"/>
    <w:rsid w:val="00C62BF4"/>
    <w:rsid w:val="00C65E6D"/>
    <w:rsid w:val="00C67092"/>
    <w:rsid w:val="00C67CD1"/>
    <w:rsid w:val="00C70028"/>
    <w:rsid w:val="00C72113"/>
    <w:rsid w:val="00C72AF2"/>
    <w:rsid w:val="00C740F8"/>
    <w:rsid w:val="00C74C0E"/>
    <w:rsid w:val="00C754C1"/>
    <w:rsid w:val="00C7599C"/>
    <w:rsid w:val="00C766FE"/>
    <w:rsid w:val="00C81912"/>
    <w:rsid w:val="00C839D3"/>
    <w:rsid w:val="00C83C2D"/>
    <w:rsid w:val="00C846C3"/>
    <w:rsid w:val="00C85113"/>
    <w:rsid w:val="00C87816"/>
    <w:rsid w:val="00C902D4"/>
    <w:rsid w:val="00C90EEE"/>
    <w:rsid w:val="00C968E2"/>
    <w:rsid w:val="00C96FB5"/>
    <w:rsid w:val="00CA06D4"/>
    <w:rsid w:val="00CA07A1"/>
    <w:rsid w:val="00CA089A"/>
    <w:rsid w:val="00CA48CB"/>
    <w:rsid w:val="00CA4989"/>
    <w:rsid w:val="00CA5AAD"/>
    <w:rsid w:val="00CA5DFA"/>
    <w:rsid w:val="00CA6641"/>
    <w:rsid w:val="00CA6F44"/>
    <w:rsid w:val="00CB12B2"/>
    <w:rsid w:val="00CB3314"/>
    <w:rsid w:val="00CC34EF"/>
    <w:rsid w:val="00CC5714"/>
    <w:rsid w:val="00CC78B6"/>
    <w:rsid w:val="00CC7939"/>
    <w:rsid w:val="00CC7E32"/>
    <w:rsid w:val="00CD18B4"/>
    <w:rsid w:val="00CD2457"/>
    <w:rsid w:val="00CD2881"/>
    <w:rsid w:val="00CD4152"/>
    <w:rsid w:val="00CD446D"/>
    <w:rsid w:val="00CD44DE"/>
    <w:rsid w:val="00CD44F8"/>
    <w:rsid w:val="00CE09EB"/>
    <w:rsid w:val="00CE4972"/>
    <w:rsid w:val="00CE59CE"/>
    <w:rsid w:val="00CE7198"/>
    <w:rsid w:val="00CF1428"/>
    <w:rsid w:val="00CF2574"/>
    <w:rsid w:val="00CF2BE7"/>
    <w:rsid w:val="00CF2BE9"/>
    <w:rsid w:val="00CF5D8A"/>
    <w:rsid w:val="00CF62B0"/>
    <w:rsid w:val="00CF7E1D"/>
    <w:rsid w:val="00D02302"/>
    <w:rsid w:val="00D02F97"/>
    <w:rsid w:val="00D030CD"/>
    <w:rsid w:val="00D0615C"/>
    <w:rsid w:val="00D14C1A"/>
    <w:rsid w:val="00D163BB"/>
    <w:rsid w:val="00D24F11"/>
    <w:rsid w:val="00D25E8A"/>
    <w:rsid w:val="00D264B5"/>
    <w:rsid w:val="00D272C3"/>
    <w:rsid w:val="00D33E69"/>
    <w:rsid w:val="00D35A74"/>
    <w:rsid w:val="00D36344"/>
    <w:rsid w:val="00D36A2F"/>
    <w:rsid w:val="00D4143C"/>
    <w:rsid w:val="00D42A4B"/>
    <w:rsid w:val="00D44245"/>
    <w:rsid w:val="00D44AC9"/>
    <w:rsid w:val="00D4562E"/>
    <w:rsid w:val="00D50BB7"/>
    <w:rsid w:val="00D50F67"/>
    <w:rsid w:val="00D521BC"/>
    <w:rsid w:val="00D521E4"/>
    <w:rsid w:val="00D53DA5"/>
    <w:rsid w:val="00D568EA"/>
    <w:rsid w:val="00D56E7B"/>
    <w:rsid w:val="00D62695"/>
    <w:rsid w:val="00D62C5A"/>
    <w:rsid w:val="00D64AD5"/>
    <w:rsid w:val="00D66757"/>
    <w:rsid w:val="00D711F6"/>
    <w:rsid w:val="00D736D1"/>
    <w:rsid w:val="00D749C0"/>
    <w:rsid w:val="00D76312"/>
    <w:rsid w:val="00D76E91"/>
    <w:rsid w:val="00D772D7"/>
    <w:rsid w:val="00D777B4"/>
    <w:rsid w:val="00D801B0"/>
    <w:rsid w:val="00D81D45"/>
    <w:rsid w:val="00D83551"/>
    <w:rsid w:val="00D83E56"/>
    <w:rsid w:val="00D87EF9"/>
    <w:rsid w:val="00D93127"/>
    <w:rsid w:val="00D933A4"/>
    <w:rsid w:val="00D945B8"/>
    <w:rsid w:val="00DA0E9F"/>
    <w:rsid w:val="00DA1A5C"/>
    <w:rsid w:val="00DA1E18"/>
    <w:rsid w:val="00DA244B"/>
    <w:rsid w:val="00DA44C4"/>
    <w:rsid w:val="00DB2073"/>
    <w:rsid w:val="00DB35BD"/>
    <w:rsid w:val="00DB54C4"/>
    <w:rsid w:val="00DB6AD3"/>
    <w:rsid w:val="00DC1454"/>
    <w:rsid w:val="00DC3654"/>
    <w:rsid w:val="00DD0920"/>
    <w:rsid w:val="00DD3588"/>
    <w:rsid w:val="00DE36BC"/>
    <w:rsid w:val="00DE5BF0"/>
    <w:rsid w:val="00DE5D8C"/>
    <w:rsid w:val="00DF140E"/>
    <w:rsid w:val="00DF219C"/>
    <w:rsid w:val="00DF2439"/>
    <w:rsid w:val="00DF42B0"/>
    <w:rsid w:val="00E01703"/>
    <w:rsid w:val="00E0180D"/>
    <w:rsid w:val="00E019FB"/>
    <w:rsid w:val="00E02112"/>
    <w:rsid w:val="00E032CA"/>
    <w:rsid w:val="00E050B4"/>
    <w:rsid w:val="00E10BF9"/>
    <w:rsid w:val="00E13E9A"/>
    <w:rsid w:val="00E20130"/>
    <w:rsid w:val="00E2031E"/>
    <w:rsid w:val="00E21C9E"/>
    <w:rsid w:val="00E244F3"/>
    <w:rsid w:val="00E2583C"/>
    <w:rsid w:val="00E25E8C"/>
    <w:rsid w:val="00E263E9"/>
    <w:rsid w:val="00E368B8"/>
    <w:rsid w:val="00E4390F"/>
    <w:rsid w:val="00E45F2D"/>
    <w:rsid w:val="00E47359"/>
    <w:rsid w:val="00E50A37"/>
    <w:rsid w:val="00E50ED0"/>
    <w:rsid w:val="00E510AB"/>
    <w:rsid w:val="00E537F4"/>
    <w:rsid w:val="00E54429"/>
    <w:rsid w:val="00E545B2"/>
    <w:rsid w:val="00E55849"/>
    <w:rsid w:val="00E55859"/>
    <w:rsid w:val="00E57543"/>
    <w:rsid w:val="00E67C47"/>
    <w:rsid w:val="00E7370E"/>
    <w:rsid w:val="00E74FC0"/>
    <w:rsid w:val="00E7564C"/>
    <w:rsid w:val="00E770B9"/>
    <w:rsid w:val="00E8197D"/>
    <w:rsid w:val="00E819B4"/>
    <w:rsid w:val="00E81D87"/>
    <w:rsid w:val="00E8468C"/>
    <w:rsid w:val="00E94406"/>
    <w:rsid w:val="00EA1BE9"/>
    <w:rsid w:val="00EA1FC7"/>
    <w:rsid w:val="00EA245F"/>
    <w:rsid w:val="00EA4DE4"/>
    <w:rsid w:val="00EA4DE9"/>
    <w:rsid w:val="00EA55C6"/>
    <w:rsid w:val="00EA748C"/>
    <w:rsid w:val="00EB374B"/>
    <w:rsid w:val="00EB39BC"/>
    <w:rsid w:val="00EC1485"/>
    <w:rsid w:val="00EC39CD"/>
    <w:rsid w:val="00ED0A71"/>
    <w:rsid w:val="00ED17B7"/>
    <w:rsid w:val="00ED3BAB"/>
    <w:rsid w:val="00ED5916"/>
    <w:rsid w:val="00ED6F00"/>
    <w:rsid w:val="00EE016F"/>
    <w:rsid w:val="00EE2C8B"/>
    <w:rsid w:val="00EE4D2F"/>
    <w:rsid w:val="00EE5627"/>
    <w:rsid w:val="00EE721B"/>
    <w:rsid w:val="00EE735B"/>
    <w:rsid w:val="00EF0672"/>
    <w:rsid w:val="00EF072A"/>
    <w:rsid w:val="00EF1118"/>
    <w:rsid w:val="00EF5582"/>
    <w:rsid w:val="00EF6DD5"/>
    <w:rsid w:val="00F004EC"/>
    <w:rsid w:val="00F0238E"/>
    <w:rsid w:val="00F04C18"/>
    <w:rsid w:val="00F05BC8"/>
    <w:rsid w:val="00F1093B"/>
    <w:rsid w:val="00F109C0"/>
    <w:rsid w:val="00F11F20"/>
    <w:rsid w:val="00F1255A"/>
    <w:rsid w:val="00F13631"/>
    <w:rsid w:val="00F1604E"/>
    <w:rsid w:val="00F16417"/>
    <w:rsid w:val="00F17809"/>
    <w:rsid w:val="00F21A2F"/>
    <w:rsid w:val="00F25763"/>
    <w:rsid w:val="00F263C7"/>
    <w:rsid w:val="00F264FD"/>
    <w:rsid w:val="00F26F91"/>
    <w:rsid w:val="00F30EB5"/>
    <w:rsid w:val="00F323DC"/>
    <w:rsid w:val="00F3280E"/>
    <w:rsid w:val="00F32858"/>
    <w:rsid w:val="00F40D7A"/>
    <w:rsid w:val="00F41BE8"/>
    <w:rsid w:val="00F4275A"/>
    <w:rsid w:val="00F42821"/>
    <w:rsid w:val="00F44ACA"/>
    <w:rsid w:val="00F47DB7"/>
    <w:rsid w:val="00F53191"/>
    <w:rsid w:val="00F53378"/>
    <w:rsid w:val="00F537ED"/>
    <w:rsid w:val="00F54AD2"/>
    <w:rsid w:val="00F551A8"/>
    <w:rsid w:val="00F5665A"/>
    <w:rsid w:val="00F56ADB"/>
    <w:rsid w:val="00F60A9A"/>
    <w:rsid w:val="00F60F3F"/>
    <w:rsid w:val="00F65179"/>
    <w:rsid w:val="00F7452E"/>
    <w:rsid w:val="00F779DC"/>
    <w:rsid w:val="00F802C0"/>
    <w:rsid w:val="00F81423"/>
    <w:rsid w:val="00F81679"/>
    <w:rsid w:val="00F84167"/>
    <w:rsid w:val="00F861DC"/>
    <w:rsid w:val="00F940E9"/>
    <w:rsid w:val="00F96DED"/>
    <w:rsid w:val="00F97406"/>
    <w:rsid w:val="00FA1BD2"/>
    <w:rsid w:val="00FA25B8"/>
    <w:rsid w:val="00FA3C23"/>
    <w:rsid w:val="00FA6B45"/>
    <w:rsid w:val="00FA6DCC"/>
    <w:rsid w:val="00FA74AF"/>
    <w:rsid w:val="00FA79C7"/>
    <w:rsid w:val="00FB71AB"/>
    <w:rsid w:val="00FC08D8"/>
    <w:rsid w:val="00FC0CED"/>
    <w:rsid w:val="00FD1591"/>
    <w:rsid w:val="00FD48EC"/>
    <w:rsid w:val="00FD5A73"/>
    <w:rsid w:val="00FE4821"/>
    <w:rsid w:val="00FE4AA1"/>
    <w:rsid w:val="00FE554A"/>
    <w:rsid w:val="00FE563F"/>
    <w:rsid w:val="00FF00FD"/>
    <w:rsid w:val="00FF18BA"/>
    <w:rsid w:val="00FF2D70"/>
    <w:rsid w:val="00FF37C8"/>
    <w:rsid w:val="00FF5846"/>
    <w:rsid w:val="00FF6437"/>
    <w:rsid w:val="00FF692D"/>
    <w:rsid w:val="00FF73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5501F4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2270D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270D2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270D2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70D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70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70D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0D2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5560F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454A36"/>
    <w:pPr>
      <w:spacing w:after="0" w:line="240" w:lineRule="auto"/>
    </w:pPr>
  </w:style>
  <w:style w:type="character" w:customStyle="1" w:styleId="confproc">
    <w:name w:val="confproc"/>
    <w:basedOn w:val="DefaultParagraphFont"/>
    <w:rsid w:val="00FD1591"/>
  </w:style>
  <w:style w:type="character" w:customStyle="1" w:styleId="xml-surname">
    <w:name w:val="xml-surname"/>
    <w:basedOn w:val="DefaultParagraphFont"/>
    <w:rsid w:val="00FD1591"/>
  </w:style>
  <w:style w:type="character" w:customStyle="1" w:styleId="apple-converted-space">
    <w:name w:val="apple-converted-space"/>
    <w:basedOn w:val="DefaultParagraphFont"/>
    <w:rsid w:val="00FD1591"/>
  </w:style>
  <w:style w:type="character" w:customStyle="1" w:styleId="xml-given-names">
    <w:name w:val="xml-given-names"/>
    <w:basedOn w:val="DefaultParagraphFont"/>
    <w:rsid w:val="00FD1591"/>
  </w:style>
  <w:style w:type="character" w:customStyle="1" w:styleId="xml-article-title">
    <w:name w:val="xml-article-title"/>
    <w:basedOn w:val="DefaultParagraphFont"/>
    <w:rsid w:val="00FD1591"/>
  </w:style>
  <w:style w:type="character" w:customStyle="1" w:styleId="xml-year">
    <w:name w:val="xml-year"/>
    <w:basedOn w:val="DefaultParagraphFont"/>
    <w:rsid w:val="00FD1591"/>
  </w:style>
  <w:style w:type="character" w:customStyle="1" w:styleId="xml-volume">
    <w:name w:val="xml-volume"/>
    <w:basedOn w:val="DefaultParagraphFont"/>
    <w:rsid w:val="00FD1591"/>
  </w:style>
  <w:style w:type="character" w:customStyle="1" w:styleId="xml-fpage">
    <w:name w:val="xml-fpage"/>
    <w:basedOn w:val="DefaultParagraphFont"/>
    <w:rsid w:val="00FD1591"/>
  </w:style>
  <w:style w:type="character" w:customStyle="1" w:styleId="xml-lpage">
    <w:name w:val="xml-lpage"/>
    <w:basedOn w:val="DefaultParagraphFont"/>
    <w:rsid w:val="00FD1591"/>
  </w:style>
  <w:style w:type="character" w:customStyle="1" w:styleId="journal">
    <w:name w:val="journal"/>
    <w:basedOn w:val="DefaultParagraphFont"/>
    <w:rsid w:val="00FD1591"/>
  </w:style>
  <w:style w:type="character" w:customStyle="1" w:styleId="xml-etal">
    <w:name w:val="xml-etal"/>
    <w:basedOn w:val="DefaultParagraphFont"/>
    <w:rsid w:val="00FD1591"/>
  </w:style>
  <w:style w:type="character" w:customStyle="1" w:styleId="xml-source">
    <w:name w:val="xml-source"/>
    <w:basedOn w:val="DefaultParagraphFont"/>
    <w:rsid w:val="00FD1591"/>
  </w:style>
  <w:style w:type="character" w:customStyle="1" w:styleId="reference-link">
    <w:name w:val="reference-link"/>
    <w:basedOn w:val="DefaultParagraphFont"/>
    <w:rsid w:val="00FD1591"/>
  </w:style>
  <w:style w:type="character" w:styleId="PlaceholderText">
    <w:name w:val="Placeholder Text"/>
    <w:basedOn w:val="DefaultParagraphFont"/>
    <w:uiPriority w:val="99"/>
    <w:semiHidden/>
    <w:rsid w:val="00E368B8"/>
    <w:rPr>
      <w:color w:val="808080"/>
    </w:rPr>
  </w:style>
  <w:style w:type="character" w:customStyle="1" w:styleId="ref-label">
    <w:name w:val="ref-label"/>
    <w:basedOn w:val="DefaultParagraphFont"/>
    <w:rsid w:val="00626B3D"/>
  </w:style>
  <w:style w:type="character" w:customStyle="1" w:styleId="cit-name-surname">
    <w:name w:val="cit-name-surname"/>
    <w:basedOn w:val="DefaultParagraphFont"/>
    <w:rsid w:val="00626B3D"/>
  </w:style>
  <w:style w:type="character" w:customStyle="1" w:styleId="cit-name-given-names">
    <w:name w:val="cit-name-given-names"/>
    <w:basedOn w:val="DefaultParagraphFont"/>
    <w:rsid w:val="00626B3D"/>
  </w:style>
  <w:style w:type="character" w:styleId="HTMLCite">
    <w:name w:val="HTML Cite"/>
    <w:basedOn w:val="DefaultParagraphFont"/>
    <w:uiPriority w:val="99"/>
    <w:semiHidden/>
    <w:unhideWhenUsed/>
    <w:rsid w:val="00626B3D"/>
    <w:rPr>
      <w:i/>
      <w:iCs/>
    </w:rPr>
  </w:style>
  <w:style w:type="character" w:customStyle="1" w:styleId="cit-pub-date">
    <w:name w:val="cit-pub-date"/>
    <w:basedOn w:val="DefaultParagraphFont"/>
    <w:rsid w:val="00626B3D"/>
  </w:style>
  <w:style w:type="character" w:customStyle="1" w:styleId="cit-article-title">
    <w:name w:val="cit-article-title"/>
    <w:basedOn w:val="DefaultParagraphFont"/>
    <w:rsid w:val="00626B3D"/>
  </w:style>
  <w:style w:type="character" w:customStyle="1" w:styleId="cit-fpage">
    <w:name w:val="cit-fpage"/>
    <w:basedOn w:val="DefaultParagraphFont"/>
    <w:rsid w:val="00626B3D"/>
  </w:style>
  <w:style w:type="character" w:customStyle="1" w:styleId="cit-lpage">
    <w:name w:val="cit-lpage"/>
    <w:basedOn w:val="DefaultParagraphFont"/>
    <w:rsid w:val="00626B3D"/>
  </w:style>
  <w:style w:type="character" w:styleId="Emphasis">
    <w:name w:val="Emphasis"/>
    <w:basedOn w:val="DefaultParagraphFont"/>
    <w:uiPriority w:val="20"/>
    <w:qFormat/>
    <w:rsid w:val="00626B3D"/>
    <w:rPr>
      <w:i/>
      <w:iCs/>
    </w:rPr>
  </w:style>
  <w:style w:type="character" w:customStyle="1" w:styleId="cit-source">
    <w:name w:val="cit-source"/>
    <w:basedOn w:val="DefaultParagraphFont"/>
    <w:rsid w:val="00626B3D"/>
  </w:style>
  <w:style w:type="character" w:customStyle="1" w:styleId="cit-publ-name">
    <w:name w:val="cit-publ-name"/>
    <w:basedOn w:val="DefaultParagraphFont"/>
    <w:rsid w:val="00626B3D"/>
  </w:style>
  <w:style w:type="character" w:customStyle="1" w:styleId="cit-publ-loc">
    <w:name w:val="cit-publ-loc"/>
    <w:basedOn w:val="DefaultParagraphFont"/>
    <w:rsid w:val="00626B3D"/>
  </w:style>
  <w:style w:type="paragraph" w:styleId="ListParagraph">
    <w:name w:val="List Paragraph"/>
    <w:basedOn w:val="Normal"/>
    <w:uiPriority w:val="34"/>
    <w:qFormat/>
    <w:rsid w:val="007A2974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9F4C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57EF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7EF9"/>
  </w:style>
  <w:style w:type="character" w:styleId="PageNumber">
    <w:name w:val="page number"/>
    <w:basedOn w:val="DefaultParagraphFont"/>
    <w:uiPriority w:val="99"/>
    <w:semiHidden/>
    <w:unhideWhenUsed/>
    <w:rsid w:val="00B57EF9"/>
  </w:style>
  <w:style w:type="character" w:styleId="LineNumber">
    <w:name w:val="line number"/>
    <w:basedOn w:val="DefaultParagraphFont"/>
    <w:uiPriority w:val="99"/>
    <w:semiHidden/>
    <w:unhideWhenUsed/>
    <w:rsid w:val="00B57EF9"/>
  </w:style>
  <w:style w:type="paragraph" w:customStyle="1" w:styleId="EndNoteBibliographyTitle">
    <w:name w:val="EndNote Bibliography Title"/>
    <w:basedOn w:val="Normal"/>
    <w:rsid w:val="002C7341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2C7341"/>
    <w:pPr>
      <w:spacing w:line="240" w:lineRule="auto"/>
      <w:jc w:val="both"/>
    </w:pPr>
    <w:rPr>
      <w:rFonts w:ascii="Calibri" w:hAnsi="Calibri"/>
    </w:rPr>
  </w:style>
  <w:style w:type="table" w:styleId="TableGrid">
    <w:name w:val="Table Grid"/>
    <w:basedOn w:val="TableNormal"/>
    <w:uiPriority w:val="39"/>
    <w:rsid w:val="00CC57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E187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87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2270D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270D2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270D2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70D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70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70D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0D2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5560F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454A36"/>
    <w:pPr>
      <w:spacing w:after="0" w:line="240" w:lineRule="auto"/>
    </w:pPr>
  </w:style>
  <w:style w:type="character" w:customStyle="1" w:styleId="confproc">
    <w:name w:val="confproc"/>
    <w:basedOn w:val="DefaultParagraphFont"/>
    <w:rsid w:val="00FD1591"/>
  </w:style>
  <w:style w:type="character" w:customStyle="1" w:styleId="xml-surname">
    <w:name w:val="xml-surname"/>
    <w:basedOn w:val="DefaultParagraphFont"/>
    <w:rsid w:val="00FD1591"/>
  </w:style>
  <w:style w:type="character" w:customStyle="1" w:styleId="apple-converted-space">
    <w:name w:val="apple-converted-space"/>
    <w:basedOn w:val="DefaultParagraphFont"/>
    <w:rsid w:val="00FD1591"/>
  </w:style>
  <w:style w:type="character" w:customStyle="1" w:styleId="xml-given-names">
    <w:name w:val="xml-given-names"/>
    <w:basedOn w:val="DefaultParagraphFont"/>
    <w:rsid w:val="00FD1591"/>
  </w:style>
  <w:style w:type="character" w:customStyle="1" w:styleId="xml-article-title">
    <w:name w:val="xml-article-title"/>
    <w:basedOn w:val="DefaultParagraphFont"/>
    <w:rsid w:val="00FD1591"/>
  </w:style>
  <w:style w:type="character" w:customStyle="1" w:styleId="xml-year">
    <w:name w:val="xml-year"/>
    <w:basedOn w:val="DefaultParagraphFont"/>
    <w:rsid w:val="00FD1591"/>
  </w:style>
  <w:style w:type="character" w:customStyle="1" w:styleId="xml-volume">
    <w:name w:val="xml-volume"/>
    <w:basedOn w:val="DefaultParagraphFont"/>
    <w:rsid w:val="00FD1591"/>
  </w:style>
  <w:style w:type="character" w:customStyle="1" w:styleId="xml-fpage">
    <w:name w:val="xml-fpage"/>
    <w:basedOn w:val="DefaultParagraphFont"/>
    <w:rsid w:val="00FD1591"/>
  </w:style>
  <w:style w:type="character" w:customStyle="1" w:styleId="xml-lpage">
    <w:name w:val="xml-lpage"/>
    <w:basedOn w:val="DefaultParagraphFont"/>
    <w:rsid w:val="00FD1591"/>
  </w:style>
  <w:style w:type="character" w:customStyle="1" w:styleId="journal">
    <w:name w:val="journal"/>
    <w:basedOn w:val="DefaultParagraphFont"/>
    <w:rsid w:val="00FD1591"/>
  </w:style>
  <w:style w:type="character" w:customStyle="1" w:styleId="xml-etal">
    <w:name w:val="xml-etal"/>
    <w:basedOn w:val="DefaultParagraphFont"/>
    <w:rsid w:val="00FD1591"/>
  </w:style>
  <w:style w:type="character" w:customStyle="1" w:styleId="xml-source">
    <w:name w:val="xml-source"/>
    <w:basedOn w:val="DefaultParagraphFont"/>
    <w:rsid w:val="00FD1591"/>
  </w:style>
  <w:style w:type="character" w:customStyle="1" w:styleId="reference-link">
    <w:name w:val="reference-link"/>
    <w:basedOn w:val="DefaultParagraphFont"/>
    <w:rsid w:val="00FD1591"/>
  </w:style>
  <w:style w:type="character" w:styleId="PlaceholderText">
    <w:name w:val="Placeholder Text"/>
    <w:basedOn w:val="DefaultParagraphFont"/>
    <w:uiPriority w:val="99"/>
    <w:semiHidden/>
    <w:rsid w:val="00E368B8"/>
    <w:rPr>
      <w:color w:val="808080"/>
    </w:rPr>
  </w:style>
  <w:style w:type="character" w:customStyle="1" w:styleId="ref-label">
    <w:name w:val="ref-label"/>
    <w:basedOn w:val="DefaultParagraphFont"/>
    <w:rsid w:val="00626B3D"/>
  </w:style>
  <w:style w:type="character" w:customStyle="1" w:styleId="cit-name-surname">
    <w:name w:val="cit-name-surname"/>
    <w:basedOn w:val="DefaultParagraphFont"/>
    <w:rsid w:val="00626B3D"/>
  </w:style>
  <w:style w:type="character" w:customStyle="1" w:styleId="cit-name-given-names">
    <w:name w:val="cit-name-given-names"/>
    <w:basedOn w:val="DefaultParagraphFont"/>
    <w:rsid w:val="00626B3D"/>
  </w:style>
  <w:style w:type="character" w:styleId="HTMLCite">
    <w:name w:val="HTML Cite"/>
    <w:basedOn w:val="DefaultParagraphFont"/>
    <w:uiPriority w:val="99"/>
    <w:semiHidden/>
    <w:unhideWhenUsed/>
    <w:rsid w:val="00626B3D"/>
    <w:rPr>
      <w:i/>
      <w:iCs/>
    </w:rPr>
  </w:style>
  <w:style w:type="character" w:customStyle="1" w:styleId="cit-pub-date">
    <w:name w:val="cit-pub-date"/>
    <w:basedOn w:val="DefaultParagraphFont"/>
    <w:rsid w:val="00626B3D"/>
  </w:style>
  <w:style w:type="character" w:customStyle="1" w:styleId="cit-article-title">
    <w:name w:val="cit-article-title"/>
    <w:basedOn w:val="DefaultParagraphFont"/>
    <w:rsid w:val="00626B3D"/>
  </w:style>
  <w:style w:type="character" w:customStyle="1" w:styleId="cit-fpage">
    <w:name w:val="cit-fpage"/>
    <w:basedOn w:val="DefaultParagraphFont"/>
    <w:rsid w:val="00626B3D"/>
  </w:style>
  <w:style w:type="character" w:customStyle="1" w:styleId="cit-lpage">
    <w:name w:val="cit-lpage"/>
    <w:basedOn w:val="DefaultParagraphFont"/>
    <w:rsid w:val="00626B3D"/>
  </w:style>
  <w:style w:type="character" w:styleId="Emphasis">
    <w:name w:val="Emphasis"/>
    <w:basedOn w:val="DefaultParagraphFont"/>
    <w:uiPriority w:val="20"/>
    <w:qFormat/>
    <w:rsid w:val="00626B3D"/>
    <w:rPr>
      <w:i/>
      <w:iCs/>
    </w:rPr>
  </w:style>
  <w:style w:type="character" w:customStyle="1" w:styleId="cit-source">
    <w:name w:val="cit-source"/>
    <w:basedOn w:val="DefaultParagraphFont"/>
    <w:rsid w:val="00626B3D"/>
  </w:style>
  <w:style w:type="character" w:customStyle="1" w:styleId="cit-publ-name">
    <w:name w:val="cit-publ-name"/>
    <w:basedOn w:val="DefaultParagraphFont"/>
    <w:rsid w:val="00626B3D"/>
  </w:style>
  <w:style w:type="character" w:customStyle="1" w:styleId="cit-publ-loc">
    <w:name w:val="cit-publ-loc"/>
    <w:basedOn w:val="DefaultParagraphFont"/>
    <w:rsid w:val="00626B3D"/>
  </w:style>
  <w:style w:type="paragraph" w:styleId="ListParagraph">
    <w:name w:val="List Paragraph"/>
    <w:basedOn w:val="Normal"/>
    <w:uiPriority w:val="34"/>
    <w:qFormat/>
    <w:rsid w:val="007A2974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9F4CA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57EF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7EF9"/>
  </w:style>
  <w:style w:type="character" w:styleId="PageNumber">
    <w:name w:val="page number"/>
    <w:basedOn w:val="DefaultParagraphFont"/>
    <w:uiPriority w:val="99"/>
    <w:semiHidden/>
    <w:unhideWhenUsed/>
    <w:rsid w:val="00B57EF9"/>
  </w:style>
  <w:style w:type="character" w:styleId="LineNumber">
    <w:name w:val="line number"/>
    <w:basedOn w:val="DefaultParagraphFont"/>
    <w:uiPriority w:val="99"/>
    <w:semiHidden/>
    <w:unhideWhenUsed/>
    <w:rsid w:val="00B57EF9"/>
  </w:style>
  <w:style w:type="paragraph" w:customStyle="1" w:styleId="EndNoteBibliographyTitle">
    <w:name w:val="EndNote Bibliography Title"/>
    <w:basedOn w:val="Normal"/>
    <w:rsid w:val="002C7341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2C7341"/>
    <w:pPr>
      <w:spacing w:line="240" w:lineRule="auto"/>
      <w:jc w:val="both"/>
    </w:pPr>
    <w:rPr>
      <w:rFonts w:ascii="Calibri" w:hAnsi="Calibri"/>
    </w:rPr>
  </w:style>
  <w:style w:type="table" w:styleId="TableGrid">
    <w:name w:val="Table Grid"/>
    <w:basedOn w:val="TableNormal"/>
    <w:uiPriority w:val="39"/>
    <w:rsid w:val="00CC57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E187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8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3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2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873180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64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1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704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25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6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38895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81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551478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456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498972">
          <w:marLeft w:val="0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83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679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34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2074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885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63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82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0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7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75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5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430956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341977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367850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51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88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0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14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8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2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08672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21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09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7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23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2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82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39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89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88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6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19917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913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827039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307715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636317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325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83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46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57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891883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682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3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7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8BF94C-7F6F-480A-B8DE-29CBC86369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5</Words>
  <Characters>671</Characters>
  <Application>Microsoft Office Word</Application>
  <DocSecurity>0</DocSecurity>
  <Lines>2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dy Steiner</dc:creator>
  <cp:keywords/>
  <dc:description/>
  <cp:lastModifiedBy>Sharath M. babu</cp:lastModifiedBy>
  <cp:revision>4</cp:revision>
  <cp:lastPrinted>2018-03-29T20:23:00Z</cp:lastPrinted>
  <dcterms:created xsi:type="dcterms:W3CDTF">2018-04-03T14:46:00Z</dcterms:created>
  <dcterms:modified xsi:type="dcterms:W3CDTF">2018-04-09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nature"/&gt;&lt;format class="1"/&gt;&lt;/info&gt;PAPERS2_INFO_END</vt:lpwstr>
  </property>
</Properties>
</file>